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60614"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462AB94E" wp14:editId="7013ACBD">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84258F"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FA1B5F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39CDB3F8"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237E0DA2"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35DDBFD7"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17157998"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2DE67192"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7C9FAE19" w14:textId="77777777" w:rsidR="0066174E" w:rsidRPr="00BA74C2" w:rsidRDefault="0066174E" w:rsidP="0066174E">
      <w:pPr>
        <w:pStyle w:val="InformationenzumAbsender"/>
        <w:framePr w:h="5491" w:hSpace="142" w:wrap="around" w:vAnchor="page" w:x="8897" w:y="3074" w:anchorLock="1"/>
        <w:rPr>
          <w:lang w:val="en-GB"/>
        </w:rPr>
      </w:pPr>
    </w:p>
    <w:p w14:paraId="14E700E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7D1A4F4B"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7560E4FB"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213D7163"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DD6D2D6" wp14:editId="75631F1A">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4D33B4B6" w14:textId="77777777" w:rsidR="0066174E" w:rsidRPr="00BA4BC7" w:rsidRDefault="0066174E" w:rsidP="0066174E">
      <w:pPr>
        <w:pStyle w:val="InformationenzumAbsender"/>
        <w:framePr w:h="5491" w:hSpace="142" w:wrap="around" w:vAnchor="page" w:x="8897" w:y="3074" w:anchorLock="1"/>
        <w:rPr>
          <w:lang w:val="de-DE"/>
        </w:rPr>
      </w:pPr>
    </w:p>
    <w:p w14:paraId="53A88A79"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03D5346E"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254905BA"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Barbara Krumay</w:t>
      </w:r>
    </w:p>
    <w:p w14:paraId="7D6D7906"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6BC8CDD1" w14:textId="77777777" w:rsidR="0066174E" w:rsidRPr="00BA4BC7" w:rsidRDefault="0066174E" w:rsidP="0066174E">
      <w:pPr>
        <w:pStyle w:val="InformationenzumAbsender"/>
        <w:framePr w:h="5491" w:hSpace="142" w:wrap="around" w:vAnchor="page" w:x="8897" w:y="3074" w:anchorLock="1"/>
        <w:rPr>
          <w:lang w:val="de-DE"/>
        </w:rPr>
      </w:pPr>
    </w:p>
    <w:p w14:paraId="118CC7D6"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60DB086C"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4DDF1377" w14:textId="77777777" w:rsidR="0066174E" w:rsidRPr="00BA4BC7" w:rsidRDefault="0066174E" w:rsidP="0066174E">
      <w:pPr>
        <w:pStyle w:val="InformationenzumAbsender"/>
        <w:framePr w:h="5491" w:hSpace="142" w:wrap="around" w:vAnchor="page" w:x="8897" w:y="3074" w:anchorLock="1"/>
        <w:rPr>
          <w:lang w:val="de-DE"/>
        </w:rPr>
      </w:pPr>
    </w:p>
    <w:p w14:paraId="01FA9C38"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0647B79C"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76AD0D98" wp14:editId="67EF88D0">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71BDD4D0" w14:textId="77777777" w:rsidR="00F742FD" w:rsidRPr="0046244A" w:rsidRDefault="00F742FD" w:rsidP="0046244A">
                            <w:pPr>
                              <w:pStyle w:val="Untertitel"/>
                            </w:pPr>
                            <w:r w:rsidRPr="0046244A">
                              <w:t>Seminar</w:t>
                            </w:r>
                            <w:r>
                              <w:t xml:space="preserve">arbeit </w:t>
                            </w:r>
                          </w:p>
                          <w:p w14:paraId="1A9A1CD0" w14:textId="77777777" w:rsidR="00F742FD" w:rsidRPr="0046244A" w:rsidRDefault="00F742FD" w:rsidP="00CE400C">
                            <w:r w:rsidRPr="0046244A">
                              <w:t>zur Erlangung des akademischen Grades</w:t>
                            </w:r>
                          </w:p>
                          <w:p w14:paraId="255004BF" w14:textId="77777777" w:rsidR="00F742FD" w:rsidRPr="000B2A4B" w:rsidRDefault="00F742FD" w:rsidP="0046244A">
                            <w:pPr>
                              <w:pStyle w:val="Untertitel"/>
                              <w:rPr>
                                <w:lang w:val="en-US"/>
                              </w:rPr>
                            </w:pPr>
                            <w:r w:rsidRPr="000B2A4B">
                              <w:rPr>
                                <w:lang w:val="en-US"/>
                              </w:rPr>
                              <w:t>Bachelor of Science (MSc/BSc)</w:t>
                            </w:r>
                          </w:p>
                          <w:p w14:paraId="09D2DB2C" w14:textId="77777777" w:rsidR="00F742FD" w:rsidRPr="0046244A" w:rsidRDefault="00F742FD" w:rsidP="00CE400C">
                            <w:r w:rsidRPr="0046244A">
                              <w:t>im Bachelorstudium</w:t>
                            </w:r>
                          </w:p>
                          <w:p w14:paraId="792EDAE8" w14:textId="77777777" w:rsidR="00F742FD" w:rsidRPr="0046244A" w:rsidRDefault="00F742FD" w:rsidP="00CE400C">
                            <w:pPr>
                              <w:pStyle w:val="Untertitel"/>
                            </w:pPr>
                            <w:r>
                              <w:t>Wirtschaftsinformatik</w:t>
                            </w:r>
                          </w:p>
                          <w:p w14:paraId="1590F1C4" w14:textId="77777777" w:rsidR="00F742FD" w:rsidRPr="0046244A" w:rsidRDefault="00F742FD"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F742FD" w:rsidRPr="0046244A" w:rsidRDefault="00F742FD" w:rsidP="0046244A">
                      <w:pPr>
                        <w:pStyle w:val="Untertitel"/>
                      </w:pPr>
                      <w:r w:rsidRPr="0046244A">
                        <w:t>Seminar</w:t>
                      </w:r>
                      <w:r>
                        <w:t xml:space="preserve">arbeit </w:t>
                      </w:r>
                    </w:p>
                    <w:p w:rsidR="00F742FD" w:rsidRPr="0046244A" w:rsidRDefault="00F742FD" w:rsidP="00CE400C">
                      <w:r w:rsidRPr="0046244A">
                        <w:t>zur Erlangung des akademischen Grades</w:t>
                      </w:r>
                    </w:p>
                    <w:p w:rsidR="00F742FD" w:rsidRPr="000B2A4B" w:rsidRDefault="00F742FD" w:rsidP="0046244A">
                      <w:pPr>
                        <w:pStyle w:val="Untertitel"/>
                        <w:rPr>
                          <w:lang w:val="en-US"/>
                        </w:rPr>
                      </w:pPr>
                      <w:r w:rsidRPr="000B2A4B">
                        <w:rPr>
                          <w:lang w:val="en-US"/>
                        </w:rPr>
                        <w:t>Bachelor of Science (MSc/BSc)</w:t>
                      </w:r>
                    </w:p>
                    <w:p w:rsidR="00F742FD" w:rsidRPr="0046244A" w:rsidRDefault="00F742FD" w:rsidP="00CE400C">
                      <w:r w:rsidRPr="0046244A">
                        <w:t>im Bachelorstudium</w:t>
                      </w:r>
                    </w:p>
                    <w:p w:rsidR="00F742FD" w:rsidRPr="0046244A" w:rsidRDefault="00F742FD" w:rsidP="00CE400C">
                      <w:pPr>
                        <w:pStyle w:val="Untertitel"/>
                      </w:pPr>
                      <w:r>
                        <w:t>Wirtschaftsinformatik</w:t>
                      </w:r>
                    </w:p>
                    <w:p w:rsidR="00F742FD" w:rsidRPr="0046244A" w:rsidRDefault="00F742FD"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6B60727F" wp14:editId="6E15514B">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79CF911E" w14:textId="77777777" w:rsidR="00F742FD" w:rsidRDefault="00F742FD" w:rsidP="0046244A">
                            <w:pPr>
                              <w:pStyle w:val="Titel"/>
                              <w:spacing w:line="199" w:lineRule="auto"/>
                            </w:pPr>
                          </w:p>
                          <w:p w14:paraId="2AFF2F66" w14:textId="77777777" w:rsidR="00F742FD" w:rsidRDefault="00F742FD" w:rsidP="0046244A">
                            <w:pPr>
                              <w:pStyle w:val="Titel"/>
                              <w:spacing w:line="199" w:lineRule="auto"/>
                            </w:pPr>
                          </w:p>
                          <w:p w14:paraId="1ACA2D81" w14:textId="77777777" w:rsidR="00F742FD" w:rsidRPr="000B2A4B" w:rsidRDefault="00F742FD" w:rsidP="0046244A">
                            <w:pPr>
                              <w:pStyle w:val="Titel"/>
                              <w:spacing w:line="199" w:lineRule="auto"/>
                              <w:rPr>
                                <w:rFonts w:eastAsia="Arial"/>
                                <w:sz w:val="52"/>
                                <w:szCs w:val="52"/>
                              </w:rPr>
                            </w:pPr>
                            <w:r>
                              <w:rPr>
                                <w:rFonts w:eastAsia="Arial"/>
                                <w:sz w:val="52"/>
                                <w:szCs w:val="52"/>
                              </w:rPr>
                              <w:t>Evaluierung einer CRm-lösung</w:t>
                            </w:r>
                          </w:p>
                          <w:p w14:paraId="59407259" w14:textId="77777777" w:rsidR="00F742FD" w:rsidRPr="00C33153" w:rsidRDefault="00F742FD"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F742FD" w:rsidRDefault="00F742FD" w:rsidP="0046244A">
                      <w:pPr>
                        <w:pStyle w:val="Titel"/>
                        <w:spacing w:line="199" w:lineRule="auto"/>
                      </w:pPr>
                    </w:p>
                    <w:p w:rsidR="00F742FD" w:rsidRDefault="00F742FD" w:rsidP="0046244A">
                      <w:pPr>
                        <w:pStyle w:val="Titel"/>
                        <w:spacing w:line="199" w:lineRule="auto"/>
                      </w:pPr>
                    </w:p>
                    <w:p w:rsidR="00F742FD" w:rsidRPr="000B2A4B" w:rsidRDefault="00F742FD" w:rsidP="0046244A">
                      <w:pPr>
                        <w:pStyle w:val="Titel"/>
                        <w:spacing w:line="199" w:lineRule="auto"/>
                        <w:rPr>
                          <w:rFonts w:eastAsia="Arial"/>
                          <w:sz w:val="52"/>
                          <w:szCs w:val="52"/>
                        </w:rPr>
                      </w:pPr>
                      <w:r>
                        <w:rPr>
                          <w:rFonts w:eastAsia="Arial"/>
                          <w:sz w:val="52"/>
                          <w:szCs w:val="52"/>
                        </w:rPr>
                        <w:t>Evaluierung einer CRm-lösung</w:t>
                      </w:r>
                    </w:p>
                    <w:p w:rsidR="00F742FD" w:rsidRPr="00C33153" w:rsidRDefault="00F742FD"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42DC9E76" wp14:editId="24B7E438">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085B960C" w14:textId="77777777" w:rsidR="00405915" w:rsidRDefault="00405915">
          <w:pPr>
            <w:pStyle w:val="Inhaltsverzeichnisberschrift"/>
          </w:pPr>
          <w:r>
            <w:t>Inhaltsverzeichnis</w:t>
          </w:r>
        </w:p>
        <w:p w14:paraId="3C980193" w14:textId="77777777" w:rsidR="00F173EB"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11677802" w:history="1">
            <w:r w:rsidR="00F173EB" w:rsidRPr="00F3027A">
              <w:rPr>
                <w:rStyle w:val="Hyperlink"/>
                <w:noProof/>
              </w:rPr>
              <w:t>1.</w:t>
            </w:r>
            <w:r w:rsidR="00F173EB">
              <w:rPr>
                <w:rFonts w:asciiTheme="minorHAnsi" w:eastAsiaTheme="minorEastAsia" w:hAnsiTheme="minorHAnsi"/>
                <w:noProof/>
                <w:lang w:val="de-DE" w:eastAsia="de-DE"/>
              </w:rPr>
              <w:tab/>
            </w:r>
            <w:r w:rsidR="00F173EB" w:rsidRPr="00F3027A">
              <w:rPr>
                <w:rStyle w:val="Hyperlink"/>
                <w:noProof/>
              </w:rPr>
              <w:t>Problem</w:t>
            </w:r>
            <w:r w:rsidR="00F173EB">
              <w:rPr>
                <w:noProof/>
                <w:webHidden/>
              </w:rPr>
              <w:tab/>
            </w:r>
            <w:r w:rsidR="00F173EB">
              <w:rPr>
                <w:noProof/>
                <w:webHidden/>
              </w:rPr>
              <w:fldChar w:fldCharType="begin"/>
            </w:r>
            <w:r w:rsidR="00F173EB">
              <w:rPr>
                <w:noProof/>
                <w:webHidden/>
              </w:rPr>
              <w:instrText xml:space="preserve"> PAGEREF _Toc11677802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14:paraId="2E8129F7" w14:textId="77777777" w:rsidR="00F173EB" w:rsidRDefault="00647017">
          <w:pPr>
            <w:pStyle w:val="Verzeichnis2"/>
            <w:rPr>
              <w:rFonts w:asciiTheme="minorHAnsi" w:eastAsiaTheme="minorEastAsia" w:hAnsiTheme="minorHAnsi"/>
              <w:noProof/>
              <w:lang w:val="de-DE" w:eastAsia="de-DE"/>
            </w:rPr>
          </w:pPr>
          <w:hyperlink w:anchor="_Toc11677803" w:history="1">
            <w:r w:rsidR="00F173EB" w:rsidRPr="00F3027A">
              <w:rPr>
                <w:rStyle w:val="Hyperlink"/>
                <w:noProof/>
              </w:rPr>
              <w:t>1.1.</w:t>
            </w:r>
            <w:r w:rsidR="00F173EB">
              <w:rPr>
                <w:rFonts w:asciiTheme="minorHAnsi" w:eastAsiaTheme="minorEastAsia" w:hAnsiTheme="minorHAnsi"/>
                <w:noProof/>
                <w:lang w:val="de-DE" w:eastAsia="de-DE"/>
              </w:rPr>
              <w:tab/>
            </w:r>
            <w:r w:rsidR="00F173EB" w:rsidRPr="00F3027A">
              <w:rPr>
                <w:rStyle w:val="Hyperlink"/>
                <w:noProof/>
              </w:rPr>
              <w:t>Einleitung</w:t>
            </w:r>
            <w:r w:rsidR="00F173EB">
              <w:rPr>
                <w:noProof/>
                <w:webHidden/>
              </w:rPr>
              <w:tab/>
            </w:r>
            <w:r w:rsidR="00F173EB">
              <w:rPr>
                <w:noProof/>
                <w:webHidden/>
              </w:rPr>
              <w:fldChar w:fldCharType="begin"/>
            </w:r>
            <w:r w:rsidR="00F173EB">
              <w:rPr>
                <w:noProof/>
                <w:webHidden/>
              </w:rPr>
              <w:instrText xml:space="preserve"> PAGEREF _Toc11677803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14:paraId="2C33B934" w14:textId="77777777" w:rsidR="00F173EB" w:rsidRDefault="00647017">
          <w:pPr>
            <w:pStyle w:val="Verzeichnis2"/>
            <w:rPr>
              <w:rFonts w:asciiTheme="minorHAnsi" w:eastAsiaTheme="minorEastAsia" w:hAnsiTheme="minorHAnsi"/>
              <w:noProof/>
              <w:lang w:val="de-DE" w:eastAsia="de-DE"/>
            </w:rPr>
          </w:pPr>
          <w:hyperlink w:anchor="_Toc11677804" w:history="1">
            <w:r w:rsidR="00F173EB" w:rsidRPr="00F3027A">
              <w:rPr>
                <w:rStyle w:val="Hyperlink"/>
                <w:noProof/>
              </w:rPr>
              <w:t>1.2.</w:t>
            </w:r>
            <w:r w:rsidR="00F173EB">
              <w:rPr>
                <w:rFonts w:asciiTheme="minorHAnsi" w:eastAsiaTheme="minorEastAsia" w:hAnsiTheme="minorHAnsi"/>
                <w:noProof/>
                <w:lang w:val="de-DE" w:eastAsia="de-DE"/>
              </w:rPr>
              <w:tab/>
            </w:r>
            <w:r w:rsidR="00F173EB" w:rsidRPr="00F3027A">
              <w:rPr>
                <w:rStyle w:val="Hyperlink"/>
                <w:noProof/>
              </w:rPr>
              <w:t>Problembeschreibung und -nachweis</w:t>
            </w:r>
            <w:r w:rsidR="00F173EB">
              <w:rPr>
                <w:noProof/>
                <w:webHidden/>
              </w:rPr>
              <w:tab/>
            </w:r>
            <w:r w:rsidR="00F173EB">
              <w:rPr>
                <w:noProof/>
                <w:webHidden/>
              </w:rPr>
              <w:fldChar w:fldCharType="begin"/>
            </w:r>
            <w:r w:rsidR="00F173EB">
              <w:rPr>
                <w:noProof/>
                <w:webHidden/>
              </w:rPr>
              <w:instrText xml:space="preserve"> PAGEREF _Toc11677804 \h </w:instrText>
            </w:r>
            <w:r w:rsidR="00F173EB">
              <w:rPr>
                <w:noProof/>
                <w:webHidden/>
              </w:rPr>
            </w:r>
            <w:r w:rsidR="00F173EB">
              <w:rPr>
                <w:noProof/>
                <w:webHidden/>
              </w:rPr>
              <w:fldChar w:fldCharType="separate"/>
            </w:r>
            <w:r w:rsidR="00F173EB">
              <w:rPr>
                <w:noProof/>
                <w:webHidden/>
              </w:rPr>
              <w:t>3</w:t>
            </w:r>
            <w:r w:rsidR="00F173EB">
              <w:rPr>
                <w:noProof/>
                <w:webHidden/>
              </w:rPr>
              <w:fldChar w:fldCharType="end"/>
            </w:r>
          </w:hyperlink>
        </w:p>
        <w:p w14:paraId="5754DCE0" w14:textId="77777777" w:rsidR="00F173EB" w:rsidRDefault="00647017">
          <w:pPr>
            <w:pStyle w:val="Verzeichnis2"/>
            <w:rPr>
              <w:rFonts w:asciiTheme="minorHAnsi" w:eastAsiaTheme="minorEastAsia" w:hAnsiTheme="minorHAnsi"/>
              <w:noProof/>
              <w:lang w:val="de-DE" w:eastAsia="de-DE"/>
            </w:rPr>
          </w:pPr>
          <w:hyperlink w:anchor="_Toc11677805" w:history="1">
            <w:r w:rsidR="00F173EB" w:rsidRPr="00F3027A">
              <w:rPr>
                <w:rStyle w:val="Hyperlink"/>
                <w:noProof/>
              </w:rPr>
              <w:t>1.3.</w:t>
            </w:r>
            <w:r w:rsidR="00F173EB">
              <w:rPr>
                <w:rFonts w:asciiTheme="minorHAnsi" w:eastAsiaTheme="minorEastAsia" w:hAnsiTheme="minorHAnsi"/>
                <w:noProof/>
                <w:lang w:val="de-DE" w:eastAsia="de-DE"/>
              </w:rPr>
              <w:tab/>
            </w:r>
            <w:r w:rsidR="00F173EB" w:rsidRPr="00F3027A">
              <w:rPr>
                <w:rStyle w:val="Hyperlink"/>
                <w:noProof/>
              </w:rPr>
              <w:t>Ziele</w:t>
            </w:r>
            <w:r w:rsidR="00F173EB">
              <w:rPr>
                <w:noProof/>
                <w:webHidden/>
              </w:rPr>
              <w:tab/>
            </w:r>
            <w:r w:rsidR="00F173EB">
              <w:rPr>
                <w:noProof/>
                <w:webHidden/>
              </w:rPr>
              <w:fldChar w:fldCharType="begin"/>
            </w:r>
            <w:r w:rsidR="00F173EB">
              <w:rPr>
                <w:noProof/>
                <w:webHidden/>
              </w:rPr>
              <w:instrText xml:space="preserve"> PAGEREF _Toc11677805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14:paraId="6DAA672C" w14:textId="77777777" w:rsidR="00F173EB" w:rsidRDefault="00647017">
          <w:pPr>
            <w:pStyle w:val="Verzeichnis2"/>
            <w:rPr>
              <w:rFonts w:asciiTheme="minorHAnsi" w:eastAsiaTheme="minorEastAsia" w:hAnsiTheme="minorHAnsi"/>
              <w:noProof/>
              <w:lang w:val="de-DE" w:eastAsia="de-DE"/>
            </w:rPr>
          </w:pPr>
          <w:hyperlink w:anchor="_Toc11677806" w:history="1">
            <w:r w:rsidR="00F173EB" w:rsidRPr="00F3027A">
              <w:rPr>
                <w:rStyle w:val="Hyperlink"/>
                <w:noProof/>
              </w:rPr>
              <w:t>1.4.</w:t>
            </w:r>
            <w:r w:rsidR="00F173EB">
              <w:rPr>
                <w:rFonts w:asciiTheme="minorHAnsi" w:eastAsiaTheme="minorEastAsia" w:hAnsiTheme="minorHAnsi"/>
                <w:noProof/>
                <w:lang w:val="de-DE" w:eastAsia="de-DE"/>
              </w:rPr>
              <w:tab/>
            </w:r>
            <w:r w:rsidR="00F173EB" w:rsidRPr="00F3027A">
              <w:rPr>
                <w:rStyle w:val="Hyperlink"/>
                <w:noProof/>
              </w:rPr>
              <w:t>Forschungsfragen (?)</w:t>
            </w:r>
            <w:r w:rsidR="00F173EB">
              <w:rPr>
                <w:noProof/>
                <w:webHidden/>
              </w:rPr>
              <w:tab/>
            </w:r>
            <w:r w:rsidR="00F173EB">
              <w:rPr>
                <w:noProof/>
                <w:webHidden/>
              </w:rPr>
              <w:fldChar w:fldCharType="begin"/>
            </w:r>
            <w:r w:rsidR="00F173EB">
              <w:rPr>
                <w:noProof/>
                <w:webHidden/>
              </w:rPr>
              <w:instrText xml:space="preserve"> PAGEREF _Toc11677806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14:paraId="3D44EF1B" w14:textId="77777777" w:rsidR="00F173EB" w:rsidRDefault="00647017">
          <w:pPr>
            <w:pStyle w:val="Verzeichnis1"/>
            <w:rPr>
              <w:rFonts w:asciiTheme="minorHAnsi" w:eastAsiaTheme="minorEastAsia" w:hAnsiTheme="minorHAnsi"/>
              <w:noProof/>
              <w:lang w:val="de-DE" w:eastAsia="de-DE"/>
            </w:rPr>
          </w:pPr>
          <w:hyperlink w:anchor="_Toc11677807" w:history="1">
            <w:r w:rsidR="00F173EB" w:rsidRPr="00F3027A">
              <w:rPr>
                <w:rStyle w:val="Hyperlink"/>
                <w:noProof/>
              </w:rPr>
              <w:t>2.</w:t>
            </w:r>
            <w:r w:rsidR="00F173EB">
              <w:rPr>
                <w:rFonts w:asciiTheme="minorHAnsi" w:eastAsiaTheme="minorEastAsia" w:hAnsiTheme="minorHAnsi"/>
                <w:noProof/>
                <w:lang w:val="de-DE" w:eastAsia="de-DE"/>
              </w:rPr>
              <w:tab/>
            </w:r>
            <w:r w:rsidR="00F173EB" w:rsidRPr="00F3027A">
              <w:rPr>
                <w:rStyle w:val="Hyperlink"/>
                <w:noProof/>
              </w:rPr>
              <w:t>Problemlösungsweg</w:t>
            </w:r>
            <w:r w:rsidR="00F173EB">
              <w:rPr>
                <w:noProof/>
                <w:webHidden/>
              </w:rPr>
              <w:tab/>
            </w:r>
            <w:r w:rsidR="00F173EB">
              <w:rPr>
                <w:noProof/>
                <w:webHidden/>
              </w:rPr>
              <w:fldChar w:fldCharType="begin"/>
            </w:r>
            <w:r w:rsidR="00F173EB">
              <w:rPr>
                <w:noProof/>
                <w:webHidden/>
              </w:rPr>
              <w:instrText xml:space="preserve"> PAGEREF _Toc11677807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14:paraId="1895BCD9" w14:textId="77777777" w:rsidR="00F173EB" w:rsidRDefault="00647017">
          <w:pPr>
            <w:pStyle w:val="Verzeichnis2"/>
            <w:rPr>
              <w:rFonts w:asciiTheme="minorHAnsi" w:eastAsiaTheme="minorEastAsia" w:hAnsiTheme="minorHAnsi"/>
              <w:noProof/>
              <w:lang w:val="de-DE" w:eastAsia="de-DE"/>
            </w:rPr>
          </w:pPr>
          <w:hyperlink w:anchor="_Toc11677808" w:history="1">
            <w:r w:rsidR="00F173EB" w:rsidRPr="00F3027A">
              <w:rPr>
                <w:rStyle w:val="Hyperlink"/>
                <w:noProof/>
              </w:rPr>
              <w:t>2.1.</w:t>
            </w:r>
            <w:r w:rsidR="00F173EB">
              <w:rPr>
                <w:rFonts w:asciiTheme="minorHAnsi" w:eastAsiaTheme="minorEastAsia" w:hAnsiTheme="minorHAnsi"/>
                <w:noProof/>
                <w:lang w:val="de-DE" w:eastAsia="de-DE"/>
              </w:rPr>
              <w:tab/>
            </w:r>
            <w:r w:rsidR="00F173EB" w:rsidRPr="00F3027A">
              <w:rPr>
                <w:rStyle w:val="Hyperlink"/>
                <w:noProof/>
              </w:rPr>
              <w:t>Customer-Relationship-Management</w:t>
            </w:r>
            <w:r w:rsidR="00F173EB">
              <w:rPr>
                <w:noProof/>
                <w:webHidden/>
              </w:rPr>
              <w:tab/>
            </w:r>
            <w:r w:rsidR="00F173EB">
              <w:rPr>
                <w:noProof/>
                <w:webHidden/>
              </w:rPr>
              <w:fldChar w:fldCharType="begin"/>
            </w:r>
            <w:r w:rsidR="00F173EB">
              <w:rPr>
                <w:noProof/>
                <w:webHidden/>
              </w:rPr>
              <w:instrText xml:space="preserve"> PAGEREF _Toc11677808 \h </w:instrText>
            </w:r>
            <w:r w:rsidR="00F173EB">
              <w:rPr>
                <w:noProof/>
                <w:webHidden/>
              </w:rPr>
            </w:r>
            <w:r w:rsidR="00F173EB">
              <w:rPr>
                <w:noProof/>
                <w:webHidden/>
              </w:rPr>
              <w:fldChar w:fldCharType="separate"/>
            </w:r>
            <w:r w:rsidR="00F173EB">
              <w:rPr>
                <w:noProof/>
                <w:webHidden/>
              </w:rPr>
              <w:t>4</w:t>
            </w:r>
            <w:r w:rsidR="00F173EB">
              <w:rPr>
                <w:noProof/>
                <w:webHidden/>
              </w:rPr>
              <w:fldChar w:fldCharType="end"/>
            </w:r>
          </w:hyperlink>
        </w:p>
        <w:p w14:paraId="437A82BC" w14:textId="77777777" w:rsidR="00F173EB" w:rsidRDefault="00647017">
          <w:pPr>
            <w:pStyle w:val="Verzeichnis2"/>
            <w:rPr>
              <w:rFonts w:asciiTheme="minorHAnsi" w:eastAsiaTheme="minorEastAsia" w:hAnsiTheme="minorHAnsi"/>
              <w:noProof/>
              <w:lang w:val="de-DE" w:eastAsia="de-DE"/>
            </w:rPr>
          </w:pPr>
          <w:hyperlink w:anchor="_Toc11677809" w:history="1">
            <w:r w:rsidR="00F173EB" w:rsidRPr="00F3027A">
              <w:rPr>
                <w:rStyle w:val="Hyperlink"/>
                <w:noProof/>
              </w:rPr>
              <w:t>2.2.</w:t>
            </w:r>
            <w:r w:rsidR="00F173EB">
              <w:rPr>
                <w:rFonts w:asciiTheme="minorHAnsi" w:eastAsiaTheme="minorEastAsia" w:hAnsiTheme="minorHAnsi"/>
                <w:noProof/>
                <w:lang w:val="de-DE" w:eastAsia="de-DE"/>
              </w:rPr>
              <w:tab/>
            </w:r>
            <w:r w:rsidR="00F173EB" w:rsidRPr="00F3027A">
              <w:rPr>
                <w:rStyle w:val="Hyperlink"/>
                <w:noProof/>
              </w:rPr>
              <w:t>Open Source Software</w:t>
            </w:r>
            <w:r w:rsidR="00F173EB">
              <w:rPr>
                <w:noProof/>
                <w:webHidden/>
              </w:rPr>
              <w:tab/>
            </w:r>
            <w:r w:rsidR="00F173EB">
              <w:rPr>
                <w:noProof/>
                <w:webHidden/>
              </w:rPr>
              <w:fldChar w:fldCharType="begin"/>
            </w:r>
            <w:r w:rsidR="00F173EB">
              <w:rPr>
                <w:noProof/>
                <w:webHidden/>
              </w:rPr>
              <w:instrText xml:space="preserve"> PAGEREF _Toc11677809 \h </w:instrText>
            </w:r>
            <w:r w:rsidR="00F173EB">
              <w:rPr>
                <w:noProof/>
                <w:webHidden/>
              </w:rPr>
            </w:r>
            <w:r w:rsidR="00F173EB">
              <w:rPr>
                <w:noProof/>
                <w:webHidden/>
              </w:rPr>
              <w:fldChar w:fldCharType="separate"/>
            </w:r>
            <w:r w:rsidR="00F173EB">
              <w:rPr>
                <w:noProof/>
                <w:webHidden/>
              </w:rPr>
              <w:t>5</w:t>
            </w:r>
            <w:r w:rsidR="00F173EB">
              <w:rPr>
                <w:noProof/>
                <w:webHidden/>
              </w:rPr>
              <w:fldChar w:fldCharType="end"/>
            </w:r>
          </w:hyperlink>
        </w:p>
        <w:p w14:paraId="4DF63F16" w14:textId="77777777" w:rsidR="00F173EB" w:rsidRDefault="00647017">
          <w:pPr>
            <w:pStyle w:val="Verzeichnis2"/>
            <w:rPr>
              <w:rFonts w:asciiTheme="minorHAnsi" w:eastAsiaTheme="minorEastAsia" w:hAnsiTheme="minorHAnsi"/>
              <w:noProof/>
              <w:lang w:val="de-DE" w:eastAsia="de-DE"/>
            </w:rPr>
          </w:pPr>
          <w:hyperlink w:anchor="_Toc11677810" w:history="1">
            <w:r w:rsidR="00F173EB" w:rsidRPr="00F3027A">
              <w:rPr>
                <w:rStyle w:val="Hyperlink"/>
                <w:noProof/>
              </w:rPr>
              <w:t>2.3.</w:t>
            </w:r>
            <w:r w:rsidR="00F173EB">
              <w:rPr>
                <w:rFonts w:asciiTheme="minorHAnsi" w:eastAsiaTheme="minorEastAsia" w:hAnsiTheme="minorHAnsi"/>
                <w:noProof/>
                <w:lang w:val="de-DE" w:eastAsia="de-DE"/>
              </w:rPr>
              <w:tab/>
            </w:r>
            <w:r w:rsidR="00F173EB" w:rsidRPr="00F3027A">
              <w:rPr>
                <w:rStyle w:val="Hyperlink"/>
                <w:noProof/>
              </w:rPr>
              <w:t>Make vs Buy</w:t>
            </w:r>
            <w:r w:rsidR="00F173EB">
              <w:rPr>
                <w:noProof/>
                <w:webHidden/>
              </w:rPr>
              <w:tab/>
            </w:r>
            <w:r w:rsidR="00F173EB">
              <w:rPr>
                <w:noProof/>
                <w:webHidden/>
              </w:rPr>
              <w:fldChar w:fldCharType="begin"/>
            </w:r>
            <w:r w:rsidR="00F173EB">
              <w:rPr>
                <w:noProof/>
                <w:webHidden/>
              </w:rPr>
              <w:instrText xml:space="preserve"> PAGEREF _Toc11677810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14:paraId="7ADF1232" w14:textId="77777777" w:rsidR="00F173EB" w:rsidRDefault="00647017">
          <w:pPr>
            <w:pStyle w:val="Verzeichnis2"/>
            <w:rPr>
              <w:rFonts w:asciiTheme="minorHAnsi" w:eastAsiaTheme="minorEastAsia" w:hAnsiTheme="minorHAnsi"/>
              <w:noProof/>
              <w:lang w:val="de-DE" w:eastAsia="de-DE"/>
            </w:rPr>
          </w:pPr>
          <w:hyperlink w:anchor="_Toc11677811" w:history="1">
            <w:r w:rsidR="00F173EB" w:rsidRPr="00F3027A">
              <w:rPr>
                <w:rStyle w:val="Hyperlink"/>
                <w:noProof/>
              </w:rPr>
              <w:t>2.4.</w:t>
            </w:r>
            <w:r w:rsidR="00F173EB">
              <w:rPr>
                <w:rFonts w:asciiTheme="minorHAnsi" w:eastAsiaTheme="minorEastAsia" w:hAnsiTheme="minorHAnsi"/>
                <w:noProof/>
                <w:lang w:val="de-DE" w:eastAsia="de-DE"/>
              </w:rPr>
              <w:tab/>
            </w:r>
            <w:r w:rsidR="00F173EB" w:rsidRPr="00F3027A">
              <w:rPr>
                <w:rStyle w:val="Hyperlink"/>
                <w:noProof/>
              </w:rPr>
              <w:t>Non Profit Organisationen (NPO)</w:t>
            </w:r>
            <w:r w:rsidR="00F173EB">
              <w:rPr>
                <w:noProof/>
                <w:webHidden/>
              </w:rPr>
              <w:tab/>
            </w:r>
            <w:r w:rsidR="00F173EB">
              <w:rPr>
                <w:noProof/>
                <w:webHidden/>
              </w:rPr>
              <w:fldChar w:fldCharType="begin"/>
            </w:r>
            <w:r w:rsidR="00F173EB">
              <w:rPr>
                <w:noProof/>
                <w:webHidden/>
              </w:rPr>
              <w:instrText xml:space="preserve"> PAGEREF _Toc11677811 \h </w:instrText>
            </w:r>
            <w:r w:rsidR="00F173EB">
              <w:rPr>
                <w:noProof/>
                <w:webHidden/>
              </w:rPr>
            </w:r>
            <w:r w:rsidR="00F173EB">
              <w:rPr>
                <w:noProof/>
                <w:webHidden/>
              </w:rPr>
              <w:fldChar w:fldCharType="separate"/>
            </w:r>
            <w:r w:rsidR="00F173EB">
              <w:rPr>
                <w:noProof/>
                <w:webHidden/>
              </w:rPr>
              <w:t>7</w:t>
            </w:r>
            <w:r w:rsidR="00F173EB">
              <w:rPr>
                <w:noProof/>
                <w:webHidden/>
              </w:rPr>
              <w:fldChar w:fldCharType="end"/>
            </w:r>
          </w:hyperlink>
        </w:p>
        <w:p w14:paraId="5AC9F4E2" w14:textId="77777777" w:rsidR="00F173EB" w:rsidRDefault="00647017">
          <w:pPr>
            <w:pStyle w:val="Verzeichnis2"/>
            <w:rPr>
              <w:rFonts w:asciiTheme="minorHAnsi" w:eastAsiaTheme="minorEastAsia" w:hAnsiTheme="minorHAnsi"/>
              <w:noProof/>
              <w:lang w:val="de-DE" w:eastAsia="de-DE"/>
            </w:rPr>
          </w:pPr>
          <w:hyperlink w:anchor="_Toc11677812" w:history="1">
            <w:r w:rsidR="00F173EB" w:rsidRPr="00F3027A">
              <w:rPr>
                <w:rStyle w:val="Hyperlink"/>
                <w:noProof/>
              </w:rPr>
              <w:t>2.5.</w:t>
            </w:r>
            <w:r w:rsidR="00F173EB">
              <w:rPr>
                <w:rFonts w:asciiTheme="minorHAnsi" w:eastAsiaTheme="minorEastAsia" w:hAnsiTheme="minorHAnsi"/>
                <w:noProof/>
                <w:lang w:val="de-DE" w:eastAsia="de-DE"/>
              </w:rPr>
              <w:tab/>
            </w:r>
            <w:r w:rsidR="00F173EB" w:rsidRPr="00F3027A">
              <w:rPr>
                <w:rStyle w:val="Hyperlink"/>
                <w:noProof/>
              </w:rPr>
              <w:t>Marktrecherche</w:t>
            </w:r>
            <w:r w:rsidR="00F173EB">
              <w:rPr>
                <w:noProof/>
                <w:webHidden/>
              </w:rPr>
              <w:tab/>
            </w:r>
            <w:r w:rsidR="00F173EB">
              <w:rPr>
                <w:noProof/>
                <w:webHidden/>
              </w:rPr>
              <w:fldChar w:fldCharType="begin"/>
            </w:r>
            <w:r w:rsidR="00F173EB">
              <w:rPr>
                <w:noProof/>
                <w:webHidden/>
              </w:rPr>
              <w:instrText xml:space="preserve"> PAGEREF _Toc11677812 \h </w:instrText>
            </w:r>
            <w:r w:rsidR="00F173EB">
              <w:rPr>
                <w:noProof/>
                <w:webHidden/>
              </w:rPr>
            </w:r>
            <w:r w:rsidR="00F173EB">
              <w:rPr>
                <w:noProof/>
                <w:webHidden/>
              </w:rPr>
              <w:fldChar w:fldCharType="separate"/>
            </w:r>
            <w:r w:rsidR="00F173EB">
              <w:rPr>
                <w:noProof/>
                <w:webHidden/>
              </w:rPr>
              <w:t>8</w:t>
            </w:r>
            <w:r w:rsidR="00F173EB">
              <w:rPr>
                <w:noProof/>
                <w:webHidden/>
              </w:rPr>
              <w:fldChar w:fldCharType="end"/>
            </w:r>
          </w:hyperlink>
        </w:p>
        <w:p w14:paraId="10C47186" w14:textId="77777777" w:rsidR="00F173EB" w:rsidRDefault="00647017">
          <w:pPr>
            <w:pStyle w:val="Verzeichnis3"/>
            <w:rPr>
              <w:rFonts w:asciiTheme="minorHAnsi" w:eastAsiaTheme="minorEastAsia" w:hAnsiTheme="minorHAnsi"/>
              <w:lang w:val="de-DE" w:eastAsia="de-DE"/>
            </w:rPr>
          </w:pPr>
          <w:hyperlink w:anchor="_Toc11677813" w:history="1">
            <w:r w:rsidR="00F173EB" w:rsidRPr="00F3027A">
              <w:rPr>
                <w:rStyle w:val="Hyperlink"/>
              </w:rPr>
              <w:t>2.5.1.</w:t>
            </w:r>
            <w:r w:rsidR="00F173EB">
              <w:rPr>
                <w:rFonts w:asciiTheme="minorHAnsi" w:eastAsiaTheme="minorEastAsia" w:hAnsiTheme="minorHAnsi"/>
                <w:lang w:val="de-DE" w:eastAsia="de-DE"/>
              </w:rPr>
              <w:tab/>
            </w:r>
            <w:r w:rsidR="00F173EB" w:rsidRPr="00F3027A">
              <w:rPr>
                <w:rStyle w:val="Hyperlink"/>
              </w:rPr>
              <w:t>Suite CRM</w:t>
            </w:r>
            <w:r w:rsidR="00F173EB">
              <w:rPr>
                <w:webHidden/>
              </w:rPr>
              <w:tab/>
            </w:r>
            <w:r w:rsidR="00F173EB">
              <w:rPr>
                <w:webHidden/>
              </w:rPr>
              <w:fldChar w:fldCharType="begin"/>
            </w:r>
            <w:r w:rsidR="00F173EB">
              <w:rPr>
                <w:webHidden/>
              </w:rPr>
              <w:instrText xml:space="preserve"> PAGEREF _Toc11677813 \h </w:instrText>
            </w:r>
            <w:r w:rsidR="00F173EB">
              <w:rPr>
                <w:webHidden/>
              </w:rPr>
            </w:r>
            <w:r w:rsidR="00F173EB">
              <w:rPr>
                <w:webHidden/>
              </w:rPr>
              <w:fldChar w:fldCharType="separate"/>
            </w:r>
            <w:r w:rsidR="00F173EB">
              <w:rPr>
                <w:webHidden/>
              </w:rPr>
              <w:t>9</w:t>
            </w:r>
            <w:r w:rsidR="00F173EB">
              <w:rPr>
                <w:webHidden/>
              </w:rPr>
              <w:fldChar w:fldCharType="end"/>
            </w:r>
          </w:hyperlink>
        </w:p>
        <w:p w14:paraId="5B43D8FA" w14:textId="77777777" w:rsidR="00F173EB" w:rsidRDefault="00647017">
          <w:pPr>
            <w:pStyle w:val="Verzeichnis3"/>
            <w:rPr>
              <w:rFonts w:asciiTheme="minorHAnsi" w:eastAsiaTheme="minorEastAsia" w:hAnsiTheme="minorHAnsi"/>
              <w:lang w:val="de-DE" w:eastAsia="de-DE"/>
            </w:rPr>
          </w:pPr>
          <w:hyperlink w:anchor="_Toc11677814" w:history="1">
            <w:r w:rsidR="00F173EB" w:rsidRPr="00F3027A">
              <w:rPr>
                <w:rStyle w:val="Hyperlink"/>
              </w:rPr>
              <w:t>2.5.2.</w:t>
            </w:r>
            <w:r w:rsidR="00F173EB">
              <w:rPr>
                <w:rFonts w:asciiTheme="minorHAnsi" w:eastAsiaTheme="minorEastAsia" w:hAnsiTheme="minorHAnsi"/>
                <w:lang w:val="de-DE" w:eastAsia="de-DE"/>
              </w:rPr>
              <w:tab/>
            </w:r>
            <w:r w:rsidR="00F173EB" w:rsidRPr="00F3027A">
              <w:rPr>
                <w:rStyle w:val="Hyperlink"/>
              </w:rPr>
              <w:t>1CRM</w:t>
            </w:r>
            <w:r w:rsidR="00F173EB">
              <w:rPr>
                <w:webHidden/>
              </w:rPr>
              <w:tab/>
            </w:r>
            <w:r w:rsidR="00F173EB">
              <w:rPr>
                <w:webHidden/>
              </w:rPr>
              <w:fldChar w:fldCharType="begin"/>
            </w:r>
            <w:r w:rsidR="00F173EB">
              <w:rPr>
                <w:webHidden/>
              </w:rPr>
              <w:instrText xml:space="preserve"> PAGEREF _Toc11677814 \h </w:instrText>
            </w:r>
            <w:r w:rsidR="00F173EB">
              <w:rPr>
                <w:webHidden/>
              </w:rPr>
            </w:r>
            <w:r w:rsidR="00F173EB">
              <w:rPr>
                <w:webHidden/>
              </w:rPr>
              <w:fldChar w:fldCharType="separate"/>
            </w:r>
            <w:r w:rsidR="00F173EB">
              <w:rPr>
                <w:webHidden/>
              </w:rPr>
              <w:t>10</w:t>
            </w:r>
            <w:r w:rsidR="00F173EB">
              <w:rPr>
                <w:webHidden/>
              </w:rPr>
              <w:fldChar w:fldCharType="end"/>
            </w:r>
          </w:hyperlink>
        </w:p>
        <w:p w14:paraId="54E7CA9B" w14:textId="77777777" w:rsidR="00F173EB" w:rsidRDefault="00647017">
          <w:pPr>
            <w:pStyle w:val="Verzeichnis3"/>
            <w:rPr>
              <w:rFonts w:asciiTheme="minorHAnsi" w:eastAsiaTheme="minorEastAsia" w:hAnsiTheme="minorHAnsi"/>
              <w:lang w:val="de-DE" w:eastAsia="de-DE"/>
            </w:rPr>
          </w:pPr>
          <w:hyperlink w:anchor="_Toc11677815" w:history="1">
            <w:r w:rsidR="00F173EB" w:rsidRPr="00F3027A">
              <w:rPr>
                <w:rStyle w:val="Hyperlink"/>
              </w:rPr>
              <w:t>2.5.3.</w:t>
            </w:r>
            <w:r w:rsidR="00F173EB">
              <w:rPr>
                <w:rFonts w:asciiTheme="minorHAnsi" w:eastAsiaTheme="minorEastAsia" w:hAnsiTheme="minorHAnsi"/>
                <w:lang w:val="de-DE" w:eastAsia="de-DE"/>
              </w:rPr>
              <w:tab/>
            </w:r>
            <w:r w:rsidR="00F173EB" w:rsidRPr="00F3027A">
              <w:rPr>
                <w:rStyle w:val="Hyperlink"/>
              </w:rPr>
              <w:t>CiviCRM</w:t>
            </w:r>
            <w:r w:rsidR="00F173EB">
              <w:rPr>
                <w:webHidden/>
              </w:rPr>
              <w:tab/>
            </w:r>
            <w:r w:rsidR="00F173EB">
              <w:rPr>
                <w:webHidden/>
              </w:rPr>
              <w:fldChar w:fldCharType="begin"/>
            </w:r>
            <w:r w:rsidR="00F173EB">
              <w:rPr>
                <w:webHidden/>
              </w:rPr>
              <w:instrText xml:space="preserve"> PAGEREF _Toc11677815 \h </w:instrText>
            </w:r>
            <w:r w:rsidR="00F173EB">
              <w:rPr>
                <w:webHidden/>
              </w:rPr>
            </w:r>
            <w:r w:rsidR="00F173EB">
              <w:rPr>
                <w:webHidden/>
              </w:rPr>
              <w:fldChar w:fldCharType="separate"/>
            </w:r>
            <w:r w:rsidR="00F173EB">
              <w:rPr>
                <w:webHidden/>
              </w:rPr>
              <w:t>11</w:t>
            </w:r>
            <w:r w:rsidR="00F173EB">
              <w:rPr>
                <w:webHidden/>
              </w:rPr>
              <w:fldChar w:fldCharType="end"/>
            </w:r>
          </w:hyperlink>
        </w:p>
        <w:p w14:paraId="5B5489B4" w14:textId="77777777" w:rsidR="00F173EB" w:rsidRDefault="00647017">
          <w:pPr>
            <w:pStyle w:val="Verzeichnis3"/>
            <w:rPr>
              <w:rFonts w:asciiTheme="minorHAnsi" w:eastAsiaTheme="minorEastAsia" w:hAnsiTheme="minorHAnsi"/>
              <w:lang w:val="de-DE" w:eastAsia="de-DE"/>
            </w:rPr>
          </w:pPr>
          <w:hyperlink w:anchor="_Toc11677816" w:history="1">
            <w:r w:rsidR="00F173EB" w:rsidRPr="00F3027A">
              <w:rPr>
                <w:rStyle w:val="Hyperlink"/>
              </w:rPr>
              <w:t>2.5.4.</w:t>
            </w:r>
            <w:r w:rsidR="00F173EB">
              <w:rPr>
                <w:rFonts w:asciiTheme="minorHAnsi" w:eastAsiaTheme="minorEastAsia" w:hAnsiTheme="minorHAnsi"/>
                <w:lang w:val="de-DE" w:eastAsia="de-DE"/>
              </w:rPr>
              <w:tab/>
            </w:r>
            <w:r w:rsidR="00F173EB" w:rsidRPr="00F3027A">
              <w:rPr>
                <w:rStyle w:val="Hyperlink"/>
              </w:rPr>
              <w:t>SugarCRM</w:t>
            </w:r>
            <w:r w:rsidR="00F173EB">
              <w:rPr>
                <w:webHidden/>
              </w:rPr>
              <w:tab/>
            </w:r>
            <w:r w:rsidR="00F173EB">
              <w:rPr>
                <w:webHidden/>
              </w:rPr>
              <w:fldChar w:fldCharType="begin"/>
            </w:r>
            <w:r w:rsidR="00F173EB">
              <w:rPr>
                <w:webHidden/>
              </w:rPr>
              <w:instrText xml:space="preserve"> PAGEREF _Toc11677816 \h </w:instrText>
            </w:r>
            <w:r w:rsidR="00F173EB">
              <w:rPr>
                <w:webHidden/>
              </w:rPr>
            </w:r>
            <w:r w:rsidR="00F173EB">
              <w:rPr>
                <w:webHidden/>
              </w:rPr>
              <w:fldChar w:fldCharType="separate"/>
            </w:r>
            <w:r w:rsidR="00F173EB">
              <w:rPr>
                <w:webHidden/>
              </w:rPr>
              <w:t>13</w:t>
            </w:r>
            <w:r w:rsidR="00F173EB">
              <w:rPr>
                <w:webHidden/>
              </w:rPr>
              <w:fldChar w:fldCharType="end"/>
            </w:r>
          </w:hyperlink>
        </w:p>
        <w:p w14:paraId="55339FB9" w14:textId="77777777" w:rsidR="00F173EB" w:rsidRDefault="00647017">
          <w:pPr>
            <w:pStyle w:val="Verzeichnis3"/>
            <w:rPr>
              <w:rFonts w:asciiTheme="minorHAnsi" w:eastAsiaTheme="minorEastAsia" w:hAnsiTheme="minorHAnsi"/>
              <w:lang w:val="de-DE" w:eastAsia="de-DE"/>
            </w:rPr>
          </w:pPr>
          <w:hyperlink w:anchor="_Toc11677817" w:history="1">
            <w:r w:rsidR="00F173EB" w:rsidRPr="00F3027A">
              <w:rPr>
                <w:rStyle w:val="Hyperlink"/>
              </w:rPr>
              <w:t>2.5.5.</w:t>
            </w:r>
            <w:r w:rsidR="00F173EB">
              <w:rPr>
                <w:rFonts w:asciiTheme="minorHAnsi" w:eastAsiaTheme="minorEastAsia" w:hAnsiTheme="minorHAnsi"/>
                <w:lang w:val="de-DE" w:eastAsia="de-DE"/>
              </w:rPr>
              <w:tab/>
            </w:r>
            <w:r w:rsidR="00F173EB" w:rsidRPr="00F3027A">
              <w:rPr>
                <w:rStyle w:val="Hyperlink"/>
              </w:rPr>
              <w:t>Odoo</w:t>
            </w:r>
            <w:r w:rsidR="00F173EB">
              <w:rPr>
                <w:webHidden/>
              </w:rPr>
              <w:tab/>
            </w:r>
            <w:r w:rsidR="00F173EB">
              <w:rPr>
                <w:webHidden/>
              </w:rPr>
              <w:fldChar w:fldCharType="begin"/>
            </w:r>
            <w:r w:rsidR="00F173EB">
              <w:rPr>
                <w:webHidden/>
              </w:rPr>
              <w:instrText xml:space="preserve"> PAGEREF _Toc11677817 \h </w:instrText>
            </w:r>
            <w:r w:rsidR="00F173EB">
              <w:rPr>
                <w:webHidden/>
              </w:rPr>
            </w:r>
            <w:r w:rsidR="00F173EB">
              <w:rPr>
                <w:webHidden/>
              </w:rPr>
              <w:fldChar w:fldCharType="separate"/>
            </w:r>
            <w:r w:rsidR="00F173EB">
              <w:rPr>
                <w:webHidden/>
              </w:rPr>
              <w:t>14</w:t>
            </w:r>
            <w:r w:rsidR="00F173EB">
              <w:rPr>
                <w:webHidden/>
              </w:rPr>
              <w:fldChar w:fldCharType="end"/>
            </w:r>
          </w:hyperlink>
        </w:p>
        <w:p w14:paraId="3883542C" w14:textId="77777777" w:rsidR="00F173EB" w:rsidRDefault="00647017">
          <w:pPr>
            <w:pStyle w:val="Verzeichnis2"/>
            <w:rPr>
              <w:rFonts w:asciiTheme="minorHAnsi" w:eastAsiaTheme="minorEastAsia" w:hAnsiTheme="minorHAnsi"/>
              <w:noProof/>
              <w:lang w:val="de-DE" w:eastAsia="de-DE"/>
            </w:rPr>
          </w:pPr>
          <w:hyperlink w:anchor="_Toc11677818" w:history="1">
            <w:r w:rsidR="00F173EB" w:rsidRPr="00F3027A">
              <w:rPr>
                <w:rStyle w:val="Hyperlink"/>
                <w:noProof/>
              </w:rPr>
              <w:t>2.6.</w:t>
            </w:r>
            <w:r w:rsidR="00F173EB">
              <w:rPr>
                <w:rFonts w:asciiTheme="minorHAnsi" w:eastAsiaTheme="minorEastAsia" w:hAnsiTheme="minorHAnsi"/>
                <w:noProof/>
                <w:lang w:val="de-DE" w:eastAsia="de-DE"/>
              </w:rPr>
              <w:tab/>
            </w:r>
            <w:r w:rsidR="00F173EB" w:rsidRPr="00F3027A">
              <w:rPr>
                <w:rStyle w:val="Hyperlink"/>
                <w:noProof/>
              </w:rPr>
              <w:t>Anforderungskatalog</w:t>
            </w:r>
            <w:r w:rsidR="00F173EB">
              <w:rPr>
                <w:noProof/>
                <w:webHidden/>
              </w:rPr>
              <w:tab/>
            </w:r>
            <w:r w:rsidR="00F173EB">
              <w:rPr>
                <w:noProof/>
                <w:webHidden/>
              </w:rPr>
              <w:fldChar w:fldCharType="begin"/>
            </w:r>
            <w:r w:rsidR="00F173EB">
              <w:rPr>
                <w:noProof/>
                <w:webHidden/>
              </w:rPr>
              <w:instrText xml:space="preserve"> PAGEREF _Toc11677818 \h </w:instrText>
            </w:r>
            <w:r w:rsidR="00F173EB">
              <w:rPr>
                <w:noProof/>
                <w:webHidden/>
              </w:rPr>
            </w:r>
            <w:r w:rsidR="00F173EB">
              <w:rPr>
                <w:noProof/>
                <w:webHidden/>
              </w:rPr>
              <w:fldChar w:fldCharType="separate"/>
            </w:r>
            <w:r w:rsidR="00F173EB">
              <w:rPr>
                <w:noProof/>
                <w:webHidden/>
              </w:rPr>
              <w:t>15</w:t>
            </w:r>
            <w:r w:rsidR="00F173EB">
              <w:rPr>
                <w:noProof/>
                <w:webHidden/>
              </w:rPr>
              <w:fldChar w:fldCharType="end"/>
            </w:r>
          </w:hyperlink>
        </w:p>
        <w:p w14:paraId="2140FF44" w14:textId="77777777" w:rsidR="00F173EB" w:rsidRDefault="00647017">
          <w:pPr>
            <w:pStyle w:val="Verzeichnis3"/>
            <w:rPr>
              <w:rFonts w:asciiTheme="minorHAnsi" w:eastAsiaTheme="minorEastAsia" w:hAnsiTheme="minorHAnsi"/>
              <w:lang w:val="de-DE" w:eastAsia="de-DE"/>
            </w:rPr>
          </w:pPr>
          <w:hyperlink w:anchor="_Toc11677819" w:history="1">
            <w:r w:rsidR="00F173EB" w:rsidRPr="00F3027A">
              <w:rPr>
                <w:rStyle w:val="Hyperlink"/>
              </w:rPr>
              <w:t>2.6.1.</w:t>
            </w:r>
            <w:r w:rsidR="00F173EB">
              <w:rPr>
                <w:rFonts w:asciiTheme="minorHAnsi" w:eastAsiaTheme="minorEastAsia" w:hAnsiTheme="minorHAnsi"/>
                <w:lang w:val="de-DE" w:eastAsia="de-DE"/>
              </w:rPr>
              <w:tab/>
            </w:r>
            <w:r w:rsidR="00F173EB" w:rsidRPr="00F3027A">
              <w:rPr>
                <w:rStyle w:val="Hyperlink"/>
              </w:rPr>
              <w:t>Anforderungsanalyse</w:t>
            </w:r>
            <w:r w:rsidR="00F173EB">
              <w:rPr>
                <w:webHidden/>
              </w:rPr>
              <w:tab/>
            </w:r>
            <w:r w:rsidR="00F173EB">
              <w:rPr>
                <w:webHidden/>
              </w:rPr>
              <w:fldChar w:fldCharType="begin"/>
            </w:r>
            <w:r w:rsidR="00F173EB">
              <w:rPr>
                <w:webHidden/>
              </w:rPr>
              <w:instrText xml:space="preserve"> PAGEREF _Toc11677819 \h </w:instrText>
            </w:r>
            <w:r w:rsidR="00F173EB">
              <w:rPr>
                <w:webHidden/>
              </w:rPr>
            </w:r>
            <w:r w:rsidR="00F173EB">
              <w:rPr>
                <w:webHidden/>
              </w:rPr>
              <w:fldChar w:fldCharType="separate"/>
            </w:r>
            <w:r w:rsidR="00F173EB">
              <w:rPr>
                <w:webHidden/>
              </w:rPr>
              <w:t>15</w:t>
            </w:r>
            <w:r w:rsidR="00F173EB">
              <w:rPr>
                <w:webHidden/>
              </w:rPr>
              <w:fldChar w:fldCharType="end"/>
            </w:r>
          </w:hyperlink>
        </w:p>
        <w:p w14:paraId="558DA107" w14:textId="77777777" w:rsidR="00F173EB" w:rsidRDefault="00647017">
          <w:pPr>
            <w:pStyle w:val="Verzeichnis2"/>
            <w:rPr>
              <w:rFonts w:asciiTheme="minorHAnsi" w:eastAsiaTheme="minorEastAsia" w:hAnsiTheme="minorHAnsi"/>
              <w:noProof/>
              <w:lang w:val="de-DE" w:eastAsia="de-DE"/>
            </w:rPr>
          </w:pPr>
          <w:hyperlink w:anchor="_Toc11677820" w:history="1">
            <w:r w:rsidR="00F173EB" w:rsidRPr="00F3027A">
              <w:rPr>
                <w:rStyle w:val="Hyperlink"/>
                <w:noProof/>
              </w:rPr>
              <w:t>2.7.</w:t>
            </w:r>
            <w:r w:rsidR="00F173EB">
              <w:rPr>
                <w:rFonts w:asciiTheme="minorHAnsi" w:eastAsiaTheme="minorEastAsia" w:hAnsiTheme="minorHAnsi"/>
                <w:noProof/>
                <w:lang w:val="de-DE" w:eastAsia="de-DE"/>
              </w:rPr>
              <w:tab/>
            </w:r>
            <w:r w:rsidR="00F173EB" w:rsidRPr="00F3027A">
              <w:rPr>
                <w:rStyle w:val="Hyperlink"/>
                <w:noProof/>
              </w:rPr>
              <w:t>Vorgehensmodell</w:t>
            </w:r>
            <w:r w:rsidR="00F173EB">
              <w:rPr>
                <w:noProof/>
                <w:webHidden/>
              </w:rPr>
              <w:tab/>
            </w:r>
            <w:r w:rsidR="00F173EB">
              <w:rPr>
                <w:noProof/>
                <w:webHidden/>
              </w:rPr>
              <w:fldChar w:fldCharType="begin"/>
            </w:r>
            <w:r w:rsidR="00F173EB">
              <w:rPr>
                <w:noProof/>
                <w:webHidden/>
              </w:rPr>
              <w:instrText xml:space="preserve"> PAGEREF _Toc11677820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14:paraId="356774C4" w14:textId="77777777" w:rsidR="00F173EB" w:rsidRDefault="00647017">
          <w:pPr>
            <w:pStyle w:val="Verzeichnis2"/>
            <w:rPr>
              <w:rFonts w:asciiTheme="minorHAnsi" w:eastAsiaTheme="minorEastAsia" w:hAnsiTheme="minorHAnsi"/>
              <w:noProof/>
              <w:lang w:val="de-DE" w:eastAsia="de-DE"/>
            </w:rPr>
          </w:pPr>
          <w:hyperlink w:anchor="_Toc11677821" w:history="1">
            <w:r w:rsidR="00F173EB" w:rsidRPr="00F3027A">
              <w:rPr>
                <w:rStyle w:val="Hyperlink"/>
                <w:noProof/>
              </w:rPr>
              <w:t>2.8.</w:t>
            </w:r>
            <w:r w:rsidR="00F173EB">
              <w:rPr>
                <w:rFonts w:asciiTheme="minorHAnsi" w:eastAsiaTheme="minorEastAsia" w:hAnsiTheme="minorHAnsi"/>
                <w:noProof/>
                <w:lang w:val="de-DE" w:eastAsia="de-DE"/>
              </w:rPr>
              <w:tab/>
            </w:r>
            <w:r w:rsidR="00F173EB" w:rsidRPr="00F3027A">
              <w:rPr>
                <w:rStyle w:val="Hyperlink"/>
                <w:noProof/>
              </w:rPr>
              <w:t>Planung der Umsetzung</w:t>
            </w:r>
            <w:r w:rsidR="00F173EB">
              <w:rPr>
                <w:noProof/>
                <w:webHidden/>
              </w:rPr>
              <w:tab/>
            </w:r>
            <w:r w:rsidR="00F173EB">
              <w:rPr>
                <w:noProof/>
                <w:webHidden/>
              </w:rPr>
              <w:fldChar w:fldCharType="begin"/>
            </w:r>
            <w:r w:rsidR="00F173EB">
              <w:rPr>
                <w:noProof/>
                <w:webHidden/>
              </w:rPr>
              <w:instrText xml:space="preserve"> PAGEREF _Toc11677821 \h </w:instrText>
            </w:r>
            <w:r w:rsidR="00F173EB">
              <w:rPr>
                <w:noProof/>
                <w:webHidden/>
              </w:rPr>
            </w:r>
            <w:r w:rsidR="00F173EB">
              <w:rPr>
                <w:noProof/>
                <w:webHidden/>
              </w:rPr>
              <w:fldChar w:fldCharType="separate"/>
            </w:r>
            <w:r w:rsidR="00F173EB">
              <w:rPr>
                <w:noProof/>
                <w:webHidden/>
              </w:rPr>
              <w:t>22</w:t>
            </w:r>
            <w:r w:rsidR="00F173EB">
              <w:rPr>
                <w:noProof/>
                <w:webHidden/>
              </w:rPr>
              <w:fldChar w:fldCharType="end"/>
            </w:r>
          </w:hyperlink>
        </w:p>
        <w:p w14:paraId="5CF75A45" w14:textId="77777777" w:rsidR="00F173EB" w:rsidRDefault="00647017">
          <w:pPr>
            <w:pStyle w:val="Verzeichnis1"/>
            <w:rPr>
              <w:rFonts w:asciiTheme="minorHAnsi" w:eastAsiaTheme="minorEastAsia" w:hAnsiTheme="minorHAnsi"/>
              <w:noProof/>
              <w:lang w:val="de-DE" w:eastAsia="de-DE"/>
            </w:rPr>
          </w:pPr>
          <w:hyperlink w:anchor="_Toc11677822" w:history="1">
            <w:r w:rsidR="00F173EB" w:rsidRPr="00F3027A">
              <w:rPr>
                <w:rStyle w:val="Hyperlink"/>
                <w:noProof/>
                <w:lang w:val="en-US"/>
              </w:rPr>
              <w:t>3.</w:t>
            </w:r>
            <w:r w:rsidR="00F173EB">
              <w:rPr>
                <w:rFonts w:asciiTheme="minorHAnsi" w:eastAsiaTheme="minorEastAsia" w:hAnsiTheme="minorHAnsi"/>
                <w:noProof/>
                <w:lang w:val="de-DE" w:eastAsia="de-DE"/>
              </w:rPr>
              <w:tab/>
            </w:r>
            <w:r w:rsidR="00F173EB" w:rsidRPr="00F3027A">
              <w:rPr>
                <w:rStyle w:val="Hyperlink"/>
                <w:noProof/>
                <w:lang w:val="en-US"/>
              </w:rPr>
              <w:t>Ergebnisse</w:t>
            </w:r>
            <w:r w:rsidR="00F173EB">
              <w:rPr>
                <w:noProof/>
                <w:webHidden/>
              </w:rPr>
              <w:tab/>
            </w:r>
            <w:r w:rsidR="00F173EB">
              <w:rPr>
                <w:noProof/>
                <w:webHidden/>
              </w:rPr>
              <w:fldChar w:fldCharType="begin"/>
            </w:r>
            <w:r w:rsidR="00F173EB">
              <w:rPr>
                <w:noProof/>
                <w:webHidden/>
              </w:rPr>
              <w:instrText xml:space="preserve"> PAGEREF _Toc11677822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14:paraId="184EE575" w14:textId="77777777" w:rsidR="00F173EB" w:rsidRDefault="00647017">
          <w:pPr>
            <w:pStyle w:val="Verzeichnis1"/>
            <w:rPr>
              <w:rFonts w:asciiTheme="minorHAnsi" w:eastAsiaTheme="minorEastAsia" w:hAnsiTheme="minorHAnsi"/>
              <w:noProof/>
              <w:lang w:val="de-DE" w:eastAsia="de-DE"/>
            </w:rPr>
          </w:pPr>
          <w:hyperlink w:anchor="_Toc11677823" w:history="1">
            <w:r w:rsidR="00F173EB" w:rsidRPr="00F3027A">
              <w:rPr>
                <w:rStyle w:val="Hyperlink"/>
                <w:noProof/>
                <w:lang w:val="en-US"/>
              </w:rPr>
              <w:t>4.</w:t>
            </w:r>
            <w:r w:rsidR="00F173EB">
              <w:rPr>
                <w:rFonts w:asciiTheme="minorHAnsi" w:eastAsiaTheme="minorEastAsia" w:hAnsiTheme="minorHAnsi"/>
                <w:noProof/>
                <w:lang w:val="de-DE" w:eastAsia="de-DE"/>
              </w:rPr>
              <w:tab/>
            </w:r>
            <w:r w:rsidR="00F173EB" w:rsidRPr="00F3027A">
              <w:rPr>
                <w:rStyle w:val="Hyperlink"/>
                <w:noProof/>
                <w:lang w:val="en-US"/>
              </w:rPr>
              <w:t>(Diskussion)</w:t>
            </w:r>
            <w:r w:rsidR="00F173EB">
              <w:rPr>
                <w:noProof/>
                <w:webHidden/>
              </w:rPr>
              <w:tab/>
            </w:r>
            <w:r w:rsidR="00F173EB">
              <w:rPr>
                <w:noProof/>
                <w:webHidden/>
              </w:rPr>
              <w:fldChar w:fldCharType="begin"/>
            </w:r>
            <w:r w:rsidR="00F173EB">
              <w:rPr>
                <w:noProof/>
                <w:webHidden/>
              </w:rPr>
              <w:instrText xml:space="preserve"> PAGEREF _Toc11677823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14:paraId="25C56B8F" w14:textId="77777777" w:rsidR="00F173EB" w:rsidRDefault="00647017">
          <w:pPr>
            <w:pStyle w:val="Verzeichnis1"/>
            <w:rPr>
              <w:rFonts w:asciiTheme="minorHAnsi" w:eastAsiaTheme="minorEastAsia" w:hAnsiTheme="minorHAnsi"/>
              <w:noProof/>
              <w:lang w:val="de-DE" w:eastAsia="de-DE"/>
            </w:rPr>
          </w:pPr>
          <w:hyperlink w:anchor="_Toc11677824" w:history="1">
            <w:r w:rsidR="00F173EB" w:rsidRPr="00F3027A">
              <w:rPr>
                <w:rStyle w:val="Hyperlink"/>
                <w:noProof/>
                <w:lang w:val="en-US"/>
              </w:rPr>
              <w:t>5.</w:t>
            </w:r>
            <w:r w:rsidR="00F173EB">
              <w:rPr>
                <w:rFonts w:asciiTheme="minorHAnsi" w:eastAsiaTheme="minorEastAsia" w:hAnsiTheme="minorHAnsi"/>
                <w:noProof/>
                <w:lang w:val="de-DE" w:eastAsia="de-DE"/>
              </w:rPr>
              <w:tab/>
            </w:r>
            <w:r w:rsidR="00F173EB" w:rsidRPr="00F3027A">
              <w:rPr>
                <w:rStyle w:val="Hyperlink"/>
                <w:noProof/>
                <w:lang w:val="en-US"/>
              </w:rPr>
              <w:t>Tabellenverzeichnis</w:t>
            </w:r>
            <w:r w:rsidR="00F173EB">
              <w:rPr>
                <w:noProof/>
                <w:webHidden/>
              </w:rPr>
              <w:tab/>
            </w:r>
            <w:r w:rsidR="00F173EB">
              <w:rPr>
                <w:noProof/>
                <w:webHidden/>
              </w:rPr>
              <w:fldChar w:fldCharType="begin"/>
            </w:r>
            <w:r w:rsidR="00F173EB">
              <w:rPr>
                <w:noProof/>
                <w:webHidden/>
              </w:rPr>
              <w:instrText xml:space="preserve"> PAGEREF _Toc11677824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14:paraId="21BC0D51" w14:textId="77777777" w:rsidR="00F173EB" w:rsidRDefault="00647017">
          <w:pPr>
            <w:pStyle w:val="Verzeichnis1"/>
            <w:rPr>
              <w:rFonts w:asciiTheme="minorHAnsi" w:eastAsiaTheme="minorEastAsia" w:hAnsiTheme="minorHAnsi"/>
              <w:noProof/>
              <w:lang w:val="de-DE" w:eastAsia="de-DE"/>
            </w:rPr>
          </w:pPr>
          <w:hyperlink w:anchor="_Toc11677825" w:history="1">
            <w:r w:rsidR="00F173EB" w:rsidRPr="00F3027A">
              <w:rPr>
                <w:rStyle w:val="Hyperlink"/>
                <w:noProof/>
                <w:lang w:val="en-US"/>
              </w:rPr>
              <w:t>6.</w:t>
            </w:r>
            <w:r w:rsidR="00F173EB">
              <w:rPr>
                <w:rFonts w:asciiTheme="minorHAnsi" w:eastAsiaTheme="minorEastAsia" w:hAnsiTheme="minorHAnsi"/>
                <w:noProof/>
                <w:lang w:val="de-DE" w:eastAsia="de-DE"/>
              </w:rPr>
              <w:tab/>
            </w:r>
            <w:r w:rsidR="00F173EB" w:rsidRPr="00F3027A">
              <w:rPr>
                <w:rStyle w:val="Hyperlink"/>
                <w:noProof/>
                <w:lang w:val="en-US"/>
              </w:rPr>
              <w:t>Abbildungsverzeichnis</w:t>
            </w:r>
            <w:r w:rsidR="00F173EB">
              <w:rPr>
                <w:noProof/>
                <w:webHidden/>
              </w:rPr>
              <w:tab/>
            </w:r>
            <w:r w:rsidR="00F173EB">
              <w:rPr>
                <w:noProof/>
                <w:webHidden/>
              </w:rPr>
              <w:fldChar w:fldCharType="begin"/>
            </w:r>
            <w:r w:rsidR="00F173EB">
              <w:rPr>
                <w:noProof/>
                <w:webHidden/>
              </w:rPr>
              <w:instrText xml:space="preserve"> PAGEREF _Toc11677825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14:paraId="46579106" w14:textId="77777777" w:rsidR="00F173EB" w:rsidRDefault="00647017">
          <w:pPr>
            <w:pStyle w:val="Verzeichnis1"/>
            <w:rPr>
              <w:rFonts w:asciiTheme="minorHAnsi" w:eastAsiaTheme="minorEastAsia" w:hAnsiTheme="minorHAnsi"/>
              <w:noProof/>
              <w:lang w:val="de-DE" w:eastAsia="de-DE"/>
            </w:rPr>
          </w:pPr>
          <w:hyperlink w:anchor="_Toc11677826" w:history="1">
            <w:r w:rsidR="00F173EB" w:rsidRPr="00F3027A">
              <w:rPr>
                <w:rStyle w:val="Hyperlink"/>
                <w:noProof/>
                <w:lang w:val="en-US"/>
              </w:rPr>
              <w:t>7.</w:t>
            </w:r>
            <w:r w:rsidR="00F173EB">
              <w:rPr>
                <w:rFonts w:asciiTheme="minorHAnsi" w:eastAsiaTheme="minorEastAsia" w:hAnsiTheme="minorHAnsi"/>
                <w:noProof/>
                <w:lang w:val="de-DE" w:eastAsia="de-DE"/>
              </w:rPr>
              <w:tab/>
            </w:r>
            <w:r w:rsidR="00F173EB" w:rsidRPr="00F3027A">
              <w:rPr>
                <w:rStyle w:val="Hyperlink"/>
                <w:noProof/>
                <w:lang w:val="en-US"/>
              </w:rPr>
              <w:t>Literaturverzeichnis</w:t>
            </w:r>
            <w:r w:rsidR="00F173EB">
              <w:rPr>
                <w:noProof/>
                <w:webHidden/>
              </w:rPr>
              <w:tab/>
            </w:r>
            <w:r w:rsidR="00F173EB">
              <w:rPr>
                <w:noProof/>
                <w:webHidden/>
              </w:rPr>
              <w:fldChar w:fldCharType="begin"/>
            </w:r>
            <w:r w:rsidR="00F173EB">
              <w:rPr>
                <w:noProof/>
                <w:webHidden/>
              </w:rPr>
              <w:instrText xml:space="preserve"> PAGEREF _Toc11677826 \h </w:instrText>
            </w:r>
            <w:r w:rsidR="00F173EB">
              <w:rPr>
                <w:noProof/>
                <w:webHidden/>
              </w:rPr>
            </w:r>
            <w:r w:rsidR="00F173EB">
              <w:rPr>
                <w:noProof/>
                <w:webHidden/>
              </w:rPr>
              <w:fldChar w:fldCharType="separate"/>
            </w:r>
            <w:r w:rsidR="00F173EB">
              <w:rPr>
                <w:noProof/>
                <w:webHidden/>
              </w:rPr>
              <w:t>24</w:t>
            </w:r>
            <w:r w:rsidR="00F173EB">
              <w:rPr>
                <w:noProof/>
                <w:webHidden/>
              </w:rPr>
              <w:fldChar w:fldCharType="end"/>
            </w:r>
          </w:hyperlink>
        </w:p>
        <w:p w14:paraId="286380A7" w14:textId="77777777" w:rsidR="00F173EB" w:rsidRDefault="00647017">
          <w:pPr>
            <w:pStyle w:val="Verzeichnis1"/>
            <w:rPr>
              <w:rFonts w:asciiTheme="minorHAnsi" w:eastAsiaTheme="minorEastAsia" w:hAnsiTheme="minorHAnsi"/>
              <w:noProof/>
              <w:lang w:val="de-DE" w:eastAsia="de-DE"/>
            </w:rPr>
          </w:pPr>
          <w:hyperlink w:anchor="_Toc11677827" w:history="1">
            <w:r w:rsidR="00F173EB" w:rsidRPr="00F3027A">
              <w:rPr>
                <w:rStyle w:val="Hyperlink"/>
                <w:noProof/>
                <w:lang w:val="en-US"/>
              </w:rPr>
              <w:t>8.</w:t>
            </w:r>
            <w:r w:rsidR="00F173EB">
              <w:rPr>
                <w:rFonts w:asciiTheme="minorHAnsi" w:eastAsiaTheme="minorEastAsia" w:hAnsiTheme="minorHAnsi"/>
                <w:noProof/>
                <w:lang w:val="de-DE" w:eastAsia="de-DE"/>
              </w:rPr>
              <w:tab/>
            </w:r>
            <w:r w:rsidR="00F173EB" w:rsidRPr="00F3027A">
              <w:rPr>
                <w:rStyle w:val="Hyperlink"/>
                <w:noProof/>
                <w:lang w:val="en-US"/>
              </w:rPr>
              <w:t>Anhang</w:t>
            </w:r>
            <w:r w:rsidR="00F173EB">
              <w:rPr>
                <w:noProof/>
                <w:webHidden/>
              </w:rPr>
              <w:tab/>
            </w:r>
            <w:r w:rsidR="00F173EB">
              <w:rPr>
                <w:noProof/>
                <w:webHidden/>
              </w:rPr>
              <w:fldChar w:fldCharType="begin"/>
            </w:r>
            <w:r w:rsidR="00F173EB">
              <w:rPr>
                <w:noProof/>
                <w:webHidden/>
              </w:rPr>
              <w:instrText xml:space="preserve"> PAGEREF _Toc11677827 \h </w:instrText>
            </w:r>
            <w:r w:rsidR="00F173EB">
              <w:rPr>
                <w:noProof/>
                <w:webHidden/>
              </w:rPr>
            </w:r>
            <w:r w:rsidR="00F173EB">
              <w:rPr>
                <w:noProof/>
                <w:webHidden/>
              </w:rPr>
              <w:fldChar w:fldCharType="separate"/>
            </w:r>
            <w:r w:rsidR="00F173EB">
              <w:rPr>
                <w:noProof/>
                <w:webHidden/>
              </w:rPr>
              <w:t>25</w:t>
            </w:r>
            <w:r w:rsidR="00F173EB">
              <w:rPr>
                <w:noProof/>
                <w:webHidden/>
              </w:rPr>
              <w:fldChar w:fldCharType="end"/>
            </w:r>
          </w:hyperlink>
        </w:p>
        <w:p w14:paraId="0C4B489C" w14:textId="77777777" w:rsidR="00405915" w:rsidRDefault="00405915">
          <w:r>
            <w:rPr>
              <w:b/>
              <w:bCs/>
            </w:rPr>
            <w:fldChar w:fldCharType="end"/>
          </w:r>
        </w:p>
      </w:sdtContent>
    </w:sdt>
    <w:p w14:paraId="3F2D3627" w14:textId="77777777" w:rsidR="00CE602D" w:rsidRPr="00405915" w:rsidRDefault="00CE602D" w:rsidP="00405915">
      <w:pPr>
        <w:rPr>
          <w:lang w:val="de-DE"/>
        </w:rPr>
      </w:pPr>
      <w:r w:rsidRPr="00BA4BC7">
        <w:br w:type="page"/>
      </w:r>
    </w:p>
    <w:p w14:paraId="7CF26633" w14:textId="77777777" w:rsidR="00DE214A" w:rsidRPr="00BA4BC7" w:rsidRDefault="00DE214A" w:rsidP="00DE552E">
      <w:pPr>
        <w:pStyle w:val="berschrift1"/>
        <w:numPr>
          <w:ilvl w:val="0"/>
          <w:numId w:val="6"/>
        </w:numPr>
      </w:pPr>
      <w:bookmarkStart w:id="0" w:name="_Toc509819589"/>
      <w:bookmarkStart w:id="1" w:name="_Toc11677802"/>
      <w:bookmarkStart w:id="2" w:name="_GoBack"/>
      <w:bookmarkEnd w:id="2"/>
      <w:r w:rsidRPr="00BA4BC7">
        <w:lastRenderedPageBreak/>
        <w:t>Problem</w:t>
      </w:r>
      <w:bookmarkEnd w:id="0"/>
      <w:bookmarkEnd w:id="1"/>
    </w:p>
    <w:p w14:paraId="7A47A3AA" w14:textId="77777777" w:rsidR="00DE214A" w:rsidRDefault="00DE214A" w:rsidP="004E26CA">
      <w:pPr>
        <w:pStyle w:val="berschrift2"/>
      </w:pPr>
      <w:bookmarkStart w:id="3" w:name="_Toc509819590"/>
      <w:bookmarkStart w:id="4" w:name="_Toc11677803"/>
      <w:r w:rsidRPr="00BA4BC7">
        <w:t>Einleitung</w:t>
      </w:r>
      <w:bookmarkEnd w:id="3"/>
      <w:bookmarkEnd w:id="4"/>
    </w:p>
    <w:sdt>
      <w:sdtPr>
        <w:rPr>
          <w:sz w:val="24"/>
          <w:szCs w:val="24"/>
        </w:rPr>
        <w:tag w:val="goog_rdk_64"/>
        <w:id w:val="523602413"/>
      </w:sdtPr>
      <w:sdtEndPr/>
      <w:sdtContent>
        <w:p w14:paraId="295EBBC0"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EndPr/>
      <w:sdtContent>
        <w:p w14:paraId="32558C7E"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EndPr/>
      <w:sdtContent>
        <w:p w14:paraId="16FB8C27"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EndPr/>
      <w:sdtContent>
        <w:p w14:paraId="4B3C677E"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Customer Relationship Managemen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675B36DF" w14:textId="77777777" w:rsidR="00DE214A" w:rsidRDefault="00DE214A" w:rsidP="004E26CA">
      <w:pPr>
        <w:pStyle w:val="berschrift2"/>
      </w:pPr>
      <w:bookmarkStart w:id="5" w:name="_Toc509819591"/>
      <w:bookmarkStart w:id="6" w:name="_Toc11677804"/>
      <w:r w:rsidRPr="00BA4BC7">
        <w:t>Problembeschreibung und -nachweis</w:t>
      </w:r>
      <w:bookmarkEnd w:id="5"/>
      <w:bookmarkEnd w:id="6"/>
    </w:p>
    <w:sdt>
      <w:sdtPr>
        <w:rPr>
          <w:sz w:val="24"/>
        </w:rPr>
        <w:tag w:val="goog_rdk_70"/>
        <w:id w:val="-1515220857"/>
      </w:sdtPr>
      <w:sdtEndPr/>
      <w:sdtContent>
        <w:p w14:paraId="3154EAA5"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EndPr/>
      <w:sdtContent>
        <w:p w14:paraId="21BA896B" w14:textId="77777777"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howingPlcHdr/>
      </w:sdtPr>
      <w:sdtEndPr/>
      <w:sdtContent>
        <w:p w14:paraId="0C36A0AC" w14:textId="77777777" w:rsidR="00AA0B57" w:rsidRDefault="00423E12" w:rsidP="00AA0B57">
          <w:pPr>
            <w:spacing w:line="360" w:lineRule="auto"/>
            <w:jc w:val="both"/>
          </w:pPr>
          <w:r>
            <w:t xml:space="preserve">     </w:t>
          </w:r>
        </w:p>
      </w:sdtContent>
    </w:sdt>
    <w:sdt>
      <w:sdtPr>
        <w:rPr>
          <w:sz w:val="24"/>
        </w:rPr>
        <w:tag w:val="goog_rdk_73"/>
        <w:id w:val="994997621"/>
      </w:sdtPr>
      <w:sdtEndPr/>
      <w:sdtContent>
        <w:p w14:paraId="26BE8EF3"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777EB70C" w14:textId="77777777" w:rsidR="00AA0B57" w:rsidRPr="00AA0B57" w:rsidRDefault="00AA0B57" w:rsidP="00AA0B57">
      <w:pPr>
        <w:pStyle w:val="StandardJKU"/>
        <w:rPr>
          <w:lang w:val="de-AT"/>
        </w:rPr>
      </w:pPr>
    </w:p>
    <w:p w14:paraId="53413F18" w14:textId="77777777" w:rsidR="00DE214A" w:rsidRDefault="00DE214A" w:rsidP="004E26CA">
      <w:pPr>
        <w:pStyle w:val="berschrift2"/>
      </w:pPr>
      <w:bookmarkStart w:id="7" w:name="_Toc509819592"/>
      <w:bookmarkStart w:id="8" w:name="_Toc11677805"/>
      <w:r w:rsidRPr="00BA4BC7">
        <w:t>Ziele</w:t>
      </w:r>
      <w:bookmarkEnd w:id="7"/>
      <w:bookmarkEnd w:id="8"/>
    </w:p>
    <w:sdt>
      <w:sdtPr>
        <w:tag w:val="goog_rdk_75"/>
        <w:id w:val="-424498555"/>
      </w:sdtPr>
      <w:sdtEndPr>
        <w:rPr>
          <w:sz w:val="24"/>
        </w:rPr>
      </w:sdtEndPr>
      <w:sdtContent>
        <w:p w14:paraId="091E5FC0"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6D4C0F08" w14:textId="77777777" w:rsidR="00AA0B57" w:rsidRPr="00AA0B57" w:rsidRDefault="00AA0B57" w:rsidP="00AA0B57">
      <w:pPr>
        <w:pStyle w:val="StandardJKU"/>
      </w:pPr>
    </w:p>
    <w:p w14:paraId="19E98E49" w14:textId="77777777" w:rsidR="00DE214A" w:rsidRPr="00BA4BC7" w:rsidRDefault="00DE214A" w:rsidP="004E26CA">
      <w:pPr>
        <w:pStyle w:val="berschrift2"/>
      </w:pPr>
      <w:bookmarkStart w:id="9" w:name="_Toc509819593"/>
      <w:bookmarkStart w:id="10" w:name="_Toc11677806"/>
      <w:r w:rsidRPr="00BA4BC7">
        <w:t>Forschungsfragen</w:t>
      </w:r>
      <w:bookmarkEnd w:id="9"/>
      <w:r w:rsidR="00AA0B57">
        <w:t xml:space="preserve"> (?)</w:t>
      </w:r>
      <w:bookmarkEnd w:id="10"/>
    </w:p>
    <w:p w14:paraId="30043B0C" w14:textId="77777777" w:rsidR="00DE214A" w:rsidRDefault="00DE214A" w:rsidP="004E26CA">
      <w:pPr>
        <w:pStyle w:val="berschrift1"/>
      </w:pPr>
      <w:bookmarkStart w:id="11" w:name="_Toc509819594"/>
      <w:bookmarkStart w:id="12" w:name="_Toc11677807"/>
      <w:r w:rsidRPr="00BA4BC7">
        <w:t>Problemlösungsweg</w:t>
      </w:r>
      <w:bookmarkEnd w:id="11"/>
      <w:bookmarkEnd w:id="12"/>
    </w:p>
    <w:p w14:paraId="2D59FB80" w14:textId="77777777" w:rsidR="00BA74C2" w:rsidRPr="00BA74C2" w:rsidRDefault="000D7B8D" w:rsidP="00405915">
      <w:pPr>
        <w:pStyle w:val="berschrift2"/>
      </w:pPr>
      <w:bookmarkStart w:id="13" w:name="_Toc11677808"/>
      <w:r>
        <w:t>Customer-Relationship-Management</w:t>
      </w:r>
      <w:bookmarkEnd w:id="13"/>
    </w:p>
    <w:p w14:paraId="7012238E" w14:textId="77777777" w:rsidR="00BA74C2" w:rsidRDefault="00BA74C2" w:rsidP="00496DF8">
      <w:pPr>
        <w:spacing w:line="360" w:lineRule="auto"/>
        <w:jc w:val="both"/>
        <w:rPr>
          <w:sz w:val="24"/>
        </w:rPr>
      </w:pPr>
      <w:r>
        <w:rPr>
          <w:sz w:val="24"/>
        </w:rPr>
        <w:t xml:space="preserve">In den letzten Jahren wurde der Begriff CRM -Customer Relationship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02EAF86C" w14:textId="77777777" w:rsidR="00BA74C2" w:rsidRPr="00563BDC" w:rsidRDefault="00BA74C2" w:rsidP="00496DF8">
      <w:pPr>
        <w:spacing w:line="360" w:lineRule="auto"/>
        <w:jc w:val="both"/>
        <w:rPr>
          <w:sz w:val="24"/>
        </w:rPr>
      </w:pPr>
    </w:p>
    <w:p w14:paraId="0B490833"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0BCC5284"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Chen und Popovich, 2003)</w:t>
      </w:r>
      <w:r w:rsidRPr="001F6500">
        <w:rPr>
          <w:sz w:val="24"/>
        </w:rPr>
        <w:t>.</w:t>
      </w:r>
    </w:p>
    <w:p w14:paraId="38864F16"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1394D1F8"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4F47D4E9" w14:textId="77777777" w:rsidR="00BA74C2" w:rsidRDefault="00BA74C2" w:rsidP="00496DF8">
      <w:pPr>
        <w:pStyle w:val="StandardJKU"/>
        <w:spacing w:line="360" w:lineRule="auto"/>
        <w:rPr>
          <w:lang w:val="de-AT"/>
        </w:rPr>
      </w:pPr>
    </w:p>
    <w:p w14:paraId="11BFC2DE"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04A3786C" w14:textId="77777777" w:rsidR="00496DF8" w:rsidRDefault="00496DF8" w:rsidP="00BA74C2">
      <w:pPr>
        <w:rPr>
          <w:sz w:val="24"/>
        </w:rPr>
      </w:pPr>
    </w:p>
    <w:p w14:paraId="0E4F7C70" w14:textId="77777777" w:rsidR="00496DF8" w:rsidRPr="00C21005" w:rsidRDefault="00496DF8" w:rsidP="00496DF8">
      <w:pPr>
        <w:pStyle w:val="berschrift2"/>
      </w:pPr>
      <w:bookmarkStart w:id="14" w:name="_Toc11677809"/>
      <w:r w:rsidRPr="00C21005">
        <w:t>Open Source Software</w:t>
      </w:r>
      <w:bookmarkEnd w:id="14"/>
    </w:p>
    <w:p w14:paraId="1A6586D1" w14:textId="77777777" w:rsidR="00496DF8" w:rsidRPr="00C21005" w:rsidRDefault="00496DF8" w:rsidP="00496DF8">
      <w:pPr>
        <w:spacing w:line="360" w:lineRule="auto"/>
        <w:jc w:val="both"/>
        <w:rPr>
          <w:rFonts w:asciiTheme="minorHAnsi" w:hAnsiTheme="minorHAnsi" w:cstheme="minorHAnsi"/>
          <w:sz w:val="24"/>
          <w:szCs w:val="24"/>
        </w:rPr>
      </w:pPr>
    </w:p>
    <w:p w14:paraId="43F1C742"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Sorc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w:t>
      </w:r>
      <w:r w:rsidRPr="00C21005">
        <w:rPr>
          <w:rFonts w:asciiTheme="minorHAnsi" w:hAnsiTheme="minorHAnsi" w:cstheme="minorHAnsi"/>
          <w:sz w:val="24"/>
          <w:szCs w:val="24"/>
        </w:rPr>
        <w:lastRenderedPageBreak/>
        <w:t xml:space="preserve">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2D7605D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23CA10C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19F23A5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14:paraId="7CB52791"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4CBBF191"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14:paraId="612F264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profit Organisation, wenn es um die Kaufentscheidung zwischen einer Open Source Software und einer kommerziellen Software geht.  </w:t>
      </w:r>
    </w:p>
    <w:p w14:paraId="68DD8E5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16AACA85"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31281028"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69009F14"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7E3A638"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36C9805"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0810E451"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0B13AB81"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CA730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w:t>
      </w:r>
      <w:r w:rsidRPr="00C21005">
        <w:rPr>
          <w:rFonts w:asciiTheme="minorHAnsi" w:hAnsiTheme="minorHAnsi" w:cstheme="minorHAnsi"/>
          <w:sz w:val="24"/>
          <w:szCs w:val="24"/>
          <w:lang w:val="de-AT"/>
        </w:rPr>
        <w:lastRenderedPageBreak/>
        <w:t xml:space="preserve">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04FE9660" w14:textId="77777777" w:rsidR="00496DF8" w:rsidRPr="00C21005" w:rsidRDefault="00496DF8" w:rsidP="00496DF8">
      <w:pPr>
        <w:pStyle w:val="berschrift2"/>
      </w:pPr>
      <w:bookmarkStart w:id="15" w:name="_Toc11677810"/>
      <w:r w:rsidRPr="00C21005">
        <w:t>Make vs Buy</w:t>
      </w:r>
      <w:bookmarkEnd w:id="15"/>
    </w:p>
    <w:p w14:paraId="35DB8BB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28C813D"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2346E81D"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Strategie</w:t>
      </w:r>
    </w:p>
    <w:p w14:paraId="72436A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Rohstoff- und Wettbewerbsvorteil</w:t>
      </w:r>
    </w:p>
    <w:p w14:paraId="1F47E2BE"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Reifegrad</w:t>
      </w:r>
    </w:p>
    <w:p w14:paraId="23D25616"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Kosten</w:t>
      </w:r>
    </w:p>
    <w:p w14:paraId="573D534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 xml:space="preserve">Anforderungen </w:t>
      </w:r>
    </w:p>
    <w:p w14:paraId="66B070A1"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19DDC647"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6C0C59F2"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Risiko</w:t>
      </w:r>
    </w:p>
    <w:p w14:paraId="30E3960C"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26000B06"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politische Faktoren</w:t>
      </w:r>
    </w:p>
    <w:p w14:paraId="6AB3B5A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 xml:space="preserve">laufende Unterstützung </w:t>
      </w:r>
    </w:p>
    <w:p w14:paraId="0B4CA4A8"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16558478" w14:textId="77777777" w:rsidR="00496DF8" w:rsidRPr="00C21005" w:rsidRDefault="00496DF8" w:rsidP="00496DF8">
      <w:pPr>
        <w:pStyle w:val="berschrift2"/>
      </w:pPr>
      <w:bookmarkStart w:id="16" w:name="_Toc11677811"/>
      <w:r w:rsidRPr="00C21005">
        <w:t>Non Profit Organisationen (NPO)</w:t>
      </w:r>
      <w:bookmarkEnd w:id="16"/>
    </w:p>
    <w:p w14:paraId="69C7B55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D851BA8"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6682CD54"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430BEC6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3B79F46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50A2E9D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4F1BA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1893ED1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w:t>
      </w:r>
      <w:r w:rsidRPr="00C21005">
        <w:rPr>
          <w:rFonts w:asciiTheme="minorHAnsi" w:hAnsiTheme="minorHAnsi" w:cstheme="minorHAnsi"/>
          <w:sz w:val="24"/>
          <w:szCs w:val="24"/>
          <w:lang w:val="de-AT"/>
        </w:rPr>
        <w:lastRenderedPageBreak/>
        <w:t xml:space="preserve">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7DFC896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C308877"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4CF018D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31F6DC1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6666E161"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13E143D2"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cost/no-cost Cloud basierte Dienste</w:t>
      </w:r>
    </w:p>
    <w:p w14:paraId="43F39340"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7264CE6C"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204FECB6"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3538D61D"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content management Software </w:t>
      </w:r>
    </w:p>
    <w:p w14:paraId="607AE1C3"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cost/no-cost Produktivitätssoftware</w:t>
      </w:r>
    </w:p>
    <w:p w14:paraId="6533DDC3"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nterprise content management Software</w:t>
      </w:r>
    </w:p>
    <w:p w14:paraId="11CF7F93" w14:textId="77777777" w:rsidR="00E46A47" w:rsidRPr="00E46A47" w:rsidRDefault="00E46A47" w:rsidP="00E46A47">
      <w:pPr>
        <w:pStyle w:val="berschrift2"/>
      </w:pPr>
      <w:bookmarkStart w:id="17" w:name="_Toc11677812"/>
      <w:r>
        <w:t>Marktrecherche</w:t>
      </w:r>
      <w:bookmarkEnd w:id="17"/>
    </w:p>
    <w:sdt>
      <w:sdtPr>
        <w:rPr>
          <w:sz w:val="24"/>
          <w:szCs w:val="24"/>
        </w:rPr>
        <w:tag w:val="goog_rdk_175"/>
        <w:id w:val="-1396583937"/>
      </w:sdtPr>
      <w:sdtEndPr/>
      <w:sdtContent>
        <w:p w14:paraId="605DD5EF" w14:textId="77777777"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AE5201F" w14:textId="77777777" w:rsidR="00E46A47" w:rsidRPr="00E46A47" w:rsidRDefault="00E46A47" w:rsidP="00E46A47">
          <w:pPr>
            <w:spacing w:after="160" w:line="259" w:lineRule="auto"/>
            <w:rPr>
              <w:sz w:val="24"/>
              <w:szCs w:val="24"/>
            </w:rPr>
          </w:pPr>
          <w:r>
            <w:rPr>
              <w:sz w:val="24"/>
              <w:szCs w:val="24"/>
            </w:rPr>
            <w:br w:type="page"/>
          </w:r>
        </w:p>
      </w:sdtContent>
    </w:sdt>
    <w:p w14:paraId="130E0720" w14:textId="77777777" w:rsidR="00E46A47" w:rsidRDefault="00E46A47" w:rsidP="00E46A47">
      <w:pPr>
        <w:pStyle w:val="berschrift3"/>
      </w:pPr>
      <w:bookmarkStart w:id="18" w:name="_Toc11677813"/>
      <w:r w:rsidRPr="00E46A47">
        <w:lastRenderedPageBreak/>
        <w:t>Suite CRM</w:t>
      </w:r>
      <w:bookmarkEnd w:id="18"/>
    </w:p>
    <w:sdt>
      <w:sdtPr>
        <w:rPr>
          <w:sz w:val="24"/>
          <w:szCs w:val="24"/>
        </w:rPr>
        <w:tag w:val="goog_rdk_178"/>
        <w:id w:val="-914472377"/>
      </w:sdtPr>
      <w:sdtEndPr/>
      <w:sdtContent>
        <w:p w14:paraId="1C342381" w14:textId="77777777"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EndPr/>
      <w:sdtContent>
        <w:p w14:paraId="1742CD47" w14:textId="77777777"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EndPr/>
      <w:sdtContent>
        <w:p w14:paraId="78C9E638" w14:textId="77777777" w:rsidR="00E46A47" w:rsidRPr="00E46A47" w:rsidRDefault="00E46A47" w:rsidP="00E46A47">
          <w:pPr>
            <w:spacing w:line="360" w:lineRule="auto"/>
            <w:jc w:val="both"/>
            <w:rPr>
              <w:sz w:val="24"/>
              <w:szCs w:val="24"/>
            </w:rPr>
          </w:pPr>
          <w:r w:rsidRPr="00E46A47">
            <w:rPr>
              <w:sz w:val="24"/>
              <w:szCs w:val="24"/>
            </w:rPr>
            <w:t>SuiteCRM ist eine stark erweiterte Version von SugarCRM, die auch viele zusätzliche Sicherheitsupdates enthält, die in SugarCRM nicht verfügbar sind.</w:t>
          </w:r>
        </w:p>
      </w:sdtContent>
    </w:sdt>
    <w:sdt>
      <w:sdtPr>
        <w:rPr>
          <w:sz w:val="24"/>
          <w:szCs w:val="24"/>
        </w:rPr>
        <w:tag w:val="goog_rdk_181"/>
        <w:id w:val="-117996503"/>
      </w:sdtPr>
      <w:sdtEndPr/>
      <w:sdtContent>
        <w:p w14:paraId="7491F2D8" w14:textId="77777777"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EndPr/>
      <w:sdtContent>
        <w:p w14:paraId="1E1E3617" w14:textId="77777777" w:rsidR="00E46A47" w:rsidRDefault="00647017"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47A7BE90"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EndPr/>
            <w:sdtContent>
              <w:p w14:paraId="080DE04F" w14:textId="77777777" w:rsidR="00E46A47" w:rsidRPr="00E46A47" w:rsidRDefault="00647017"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EndPr/>
            <w:sdtContent>
              <w:p w14:paraId="1762E2E9" w14:textId="77777777"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14:paraId="157BFDA5"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EndPr/>
            <w:sdtContent>
              <w:p w14:paraId="094683D1"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EndPr/>
            <w:sdtContent>
              <w:p w14:paraId="713B92CF" w14:textId="77777777"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14:paraId="026D9457"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EndPr/>
            <w:sdtContent>
              <w:p w14:paraId="50BE72E4"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EndPr/>
            <w:sdtContent>
              <w:p w14:paraId="354A6766" w14:textId="77777777"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14:paraId="448DF184"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EndPr/>
            <w:sdtContent>
              <w:p w14:paraId="40E090BE"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EndPr/>
            <w:sdtContent>
              <w:p w14:paraId="021D9947" w14:textId="77777777"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14:paraId="70B82770"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EndPr/>
            <w:sdtContent>
              <w:p w14:paraId="14771BB1"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EndPr/>
            <w:sdtContent>
              <w:p w14:paraId="386E0B66" w14:textId="77777777" w:rsidR="00E46A47" w:rsidRPr="00E46A47" w:rsidRDefault="00E46A47" w:rsidP="00E46A47">
                <w:pPr>
                  <w:spacing w:line="276" w:lineRule="auto"/>
                  <w:jc w:val="right"/>
                  <w:rPr>
                    <w:sz w:val="24"/>
                  </w:rPr>
                </w:pPr>
                <w:r w:rsidRPr="00E46A47">
                  <w:rPr>
                    <w:sz w:val="24"/>
                  </w:rPr>
                  <w:t>Web</w:t>
                </w:r>
              </w:p>
            </w:sdtContent>
          </w:sdt>
        </w:tc>
      </w:tr>
      <w:tr w:rsidR="00E46A47" w:rsidRPr="00E46A47" w14:paraId="040EFC15"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EndPr/>
            <w:sdtContent>
              <w:p w14:paraId="63CDD64B"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EndPr/>
            <w:sdtContent>
              <w:p w14:paraId="6AA2D695" w14:textId="77777777" w:rsidR="00E46A47" w:rsidRPr="00E46A47" w:rsidRDefault="00E46A47" w:rsidP="00E46A47">
                <w:pPr>
                  <w:spacing w:line="276" w:lineRule="auto"/>
                  <w:jc w:val="right"/>
                  <w:rPr>
                    <w:sz w:val="24"/>
                  </w:rPr>
                </w:pPr>
                <w:r w:rsidRPr="00E46A47">
                  <w:rPr>
                    <w:sz w:val="24"/>
                  </w:rPr>
                  <w:t>keine</w:t>
                </w:r>
              </w:p>
            </w:sdtContent>
          </w:sdt>
        </w:tc>
      </w:tr>
      <w:tr w:rsidR="00E46A47" w:rsidRPr="00E46A47" w14:paraId="7550F309"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EndPr/>
            <w:sdtContent>
              <w:p w14:paraId="4DE95EF6"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EndPr/>
            <w:sdtContent>
              <w:p w14:paraId="0CECD917" w14:textId="77777777" w:rsidR="00E46A47" w:rsidRPr="00E46A47" w:rsidRDefault="00E46A47" w:rsidP="00E46A47">
                <w:pPr>
                  <w:spacing w:line="276" w:lineRule="auto"/>
                  <w:jc w:val="right"/>
                  <w:rPr>
                    <w:sz w:val="24"/>
                  </w:rPr>
                </w:pPr>
                <w:r w:rsidRPr="00E46A47">
                  <w:rPr>
                    <w:sz w:val="24"/>
                  </w:rPr>
                  <w:t>Englisch, (Deutsch – von diligent kostenlos bereitgestellt)</w:t>
                </w:r>
              </w:p>
            </w:sdtContent>
          </w:sdt>
        </w:tc>
      </w:tr>
      <w:tr w:rsidR="00E46A47" w:rsidRPr="00E46A47" w14:paraId="474CB46A" w14:textId="7777777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EndPr/>
            <w:sdtContent>
              <w:p w14:paraId="3D889C80" w14:textId="77777777"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EndPr/>
            <w:sdtContent>
              <w:p w14:paraId="3CE8BAA2" w14:textId="77777777" w:rsidR="00E46A47" w:rsidRPr="00E46A47" w:rsidRDefault="00E46A47" w:rsidP="00E46A47">
                <w:pPr>
                  <w:spacing w:line="276" w:lineRule="auto"/>
                  <w:jc w:val="right"/>
                  <w:rPr>
                    <w:sz w:val="24"/>
                  </w:rPr>
                </w:pPr>
                <w:r w:rsidRPr="00E46A47">
                  <w:rPr>
                    <w:sz w:val="24"/>
                  </w:rPr>
                  <w:t>MailChimp, Gmail, WordPress, über einen externen Partner (Riva) Anbindung an GroupWise, Outlook plugin</w:t>
                </w:r>
              </w:p>
            </w:sdtContent>
          </w:sdt>
        </w:tc>
      </w:tr>
      <w:tr w:rsidR="00E46A47" w:rsidRPr="00E46A47" w14:paraId="060535BA"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EndPr/>
            <w:sdtContent>
              <w:p w14:paraId="64B21EFF"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EndPr/>
            <w:sdtContent>
              <w:p w14:paraId="205C0A56"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64528F15"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EndPr/>
            <w:sdtContent>
              <w:p w14:paraId="10EAC1B1"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EndPr/>
            <w:sdtContent>
              <w:p w14:paraId="191561B8" w14:textId="77777777" w:rsidR="00E46A47" w:rsidRPr="00E46A47" w:rsidRDefault="00E46A47" w:rsidP="00E46A47">
                <w:pPr>
                  <w:spacing w:line="276" w:lineRule="auto"/>
                  <w:jc w:val="right"/>
                  <w:rPr>
                    <w:sz w:val="24"/>
                  </w:rPr>
                </w:pPr>
                <w:r w:rsidRPr="00E46A47">
                  <w:rPr>
                    <w:sz w:val="24"/>
                  </w:rPr>
                  <w:t>Cross-platform</w:t>
                </w:r>
              </w:p>
            </w:sdtContent>
          </w:sdt>
        </w:tc>
      </w:tr>
      <w:tr w:rsidR="00E46A47" w:rsidRPr="00B13C27" w14:paraId="5CC50C09"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EndPr/>
            <w:sdtContent>
              <w:p w14:paraId="4E47FE28"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EndPr/>
            <w:sdtContent>
              <w:p w14:paraId="3AEE2317"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0E6B9794" w14:textId="77777777" w:rsidR="00E46A47" w:rsidRPr="00E46A47" w:rsidRDefault="00647017"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E46A47">
                <w:rPr>
                  <w:sz w:val="24"/>
                  <w:u w:val="single"/>
                </w:rPr>
                <w:t>Nachteil:</w:t>
              </w:r>
            </w:sdtContent>
          </w:sdt>
        </w:p>
        <w:sdt>
          <w:sdtPr>
            <w:tag w:val="goog_rdk_207"/>
            <w:id w:val="1936316821"/>
          </w:sdtPr>
          <w:sdtEndPr/>
          <w:sdtContent>
            <w:p w14:paraId="50A2C83B" w14:textId="77777777" w:rsidR="00E46A47" w:rsidRPr="00C977FD" w:rsidRDefault="00E46A47" w:rsidP="00C977FD">
              <w:pPr>
                <w:pStyle w:val="Listenabsatz"/>
                <w:numPr>
                  <w:ilvl w:val="0"/>
                  <w:numId w:val="22"/>
                </w:numPr>
                <w:spacing w:line="360" w:lineRule="auto"/>
                <w:jc w:val="both"/>
                <w:rPr>
                  <w:sz w:val="24"/>
                </w:rPr>
              </w:pPr>
              <w:r w:rsidRPr="00E46A47">
                <w:rPr>
                  <w:sz w:val="24"/>
                </w:rPr>
                <w:t>Die Kontakt- oder Accountübersicht kann bei einer sehr großen Zahl ungünstig sein.</w:t>
              </w:r>
            </w:p>
          </w:sdtContent>
        </w:sdt>
      </w:sdtContent>
    </w:sdt>
    <w:sdt>
      <w:sdtPr>
        <w:rPr>
          <w:sz w:val="24"/>
        </w:rPr>
        <w:tag w:val="goog_rdk_208"/>
        <w:id w:val="-1799909864"/>
      </w:sdtPr>
      <w:sdtEndPr/>
      <w:sdtContent>
        <w:p w14:paraId="0FE85382" w14:textId="77777777"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EndPr/>
      <w:sdtContent>
        <w:p w14:paraId="5ED84E0F"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EndPr/>
      <w:sdtContent>
        <w:p w14:paraId="2B377941"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EndPr/>
      <w:sdtContent>
        <w:p w14:paraId="0A338A5C" w14:textId="77777777"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hub</w:t>
          </w:r>
        </w:p>
      </w:sdtContent>
    </w:sdt>
    <w:sdt>
      <w:sdtPr>
        <w:tag w:val="goog_rdk_218"/>
        <w:id w:val="-2125998619"/>
      </w:sdtPr>
      <w:sdtEndPr/>
      <w:sdtContent>
        <w:p w14:paraId="764F936E" w14:textId="77777777" w:rsidR="00E46A47" w:rsidRDefault="00647017" w:rsidP="00E46A47">
          <w:pPr>
            <w:ind w:left="720"/>
          </w:pPr>
        </w:p>
      </w:sdtContent>
    </w:sdt>
    <w:p w14:paraId="65D7E303" w14:textId="77777777" w:rsidR="00E46A47" w:rsidRDefault="00E46A47" w:rsidP="00E46A47">
      <w:pPr>
        <w:pStyle w:val="berschrift3"/>
      </w:pPr>
      <w:bookmarkStart w:id="19" w:name="_Toc11677814"/>
      <w:r>
        <w:t>1CRM</w:t>
      </w:r>
      <w:bookmarkEnd w:id="19"/>
    </w:p>
    <w:sdt>
      <w:sdtPr>
        <w:rPr>
          <w:sz w:val="24"/>
          <w:szCs w:val="24"/>
        </w:rPr>
        <w:tag w:val="goog_rdk_220"/>
        <w:id w:val="-15010298"/>
      </w:sdtPr>
      <w:sdtEndPr/>
      <w:sdtContent>
        <w:p w14:paraId="262CD444" w14:textId="77777777"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EndPr/>
      <w:sdtContent>
        <w:sdt>
          <w:sdtPr>
            <w:rPr>
              <w:sz w:val="24"/>
              <w:szCs w:val="24"/>
            </w:rPr>
            <w:tag w:val="goog_rdk_222"/>
            <w:id w:val="-1911610233"/>
          </w:sdtPr>
          <w:sdtEndPr/>
          <w:sdtContent>
            <w:p w14:paraId="20D7F6F1" w14:textId="77777777" w:rsidR="00E46A47" w:rsidRPr="009B59CE" w:rsidRDefault="00E46A47" w:rsidP="00E46A47">
              <w:pPr>
                <w:spacing w:line="360" w:lineRule="auto"/>
                <w:jc w:val="both"/>
                <w:rPr>
                  <w:sz w:val="24"/>
                  <w:szCs w:val="24"/>
                  <w:lang w:val="en-US"/>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14:paraId="182944E9" w14:textId="77777777" w:rsidR="00E46A47" w:rsidRPr="00E46A47" w:rsidRDefault="00647017"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14:paraId="558919F2" w14:textId="7777777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EndPr/>
            <w:sdtContent>
              <w:p w14:paraId="02454B75" w14:textId="77777777" w:rsidR="00E46A47" w:rsidRPr="00C977FD" w:rsidRDefault="00647017" w:rsidP="00E46A47">
                <w:pPr>
                  <w:spacing w:line="276" w:lineRule="auto"/>
                  <w:rPr>
                    <w:b/>
                    <w:sz w:val="24"/>
                    <w:szCs w:val="24"/>
                  </w:rPr>
                </w:pPr>
                <w:hyperlink r:id="rId18"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EndPr/>
            <w:sdtContent>
              <w:p w14:paraId="376C6C72"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22CD7977"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EndPr/>
            <w:sdtContent>
              <w:p w14:paraId="07B5432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EndPr/>
            <w:sdtContent>
              <w:p w14:paraId="4FDE6B76"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010AEA32"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EndPr/>
            <w:sdtContent>
              <w:p w14:paraId="3FB99DC7"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EndPr/>
            <w:sdtContent>
              <w:p w14:paraId="4EE6A313"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05642908" w14:textId="7777777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EndPr/>
            <w:sdtContent>
              <w:p w14:paraId="1AC72EEC"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EndPr/>
            <w:sdtContent>
              <w:p w14:paraId="665FD466" w14:textId="77777777"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Eventmangement, </w:t>
                </w:r>
                <w:r w:rsidRPr="00E46A47">
                  <w:rPr>
                    <w:sz w:val="24"/>
                    <w:szCs w:val="24"/>
                  </w:rPr>
                  <w:t>Service und Supportmanagement, Import &amp; Export</w:t>
                </w:r>
              </w:p>
            </w:sdtContent>
          </w:sdt>
        </w:tc>
      </w:tr>
      <w:tr w:rsidR="00E46A47" w:rsidRPr="00E46A47" w14:paraId="611F9EFB"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EndPr/>
            <w:sdtContent>
              <w:p w14:paraId="6E86DD23"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EndPr/>
            <w:sdtContent>
              <w:p w14:paraId="46DE81A0"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561677C2"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EndPr/>
            <w:sdtContent>
              <w:p w14:paraId="1522E472"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EndPr/>
            <w:sdtContent>
              <w:p w14:paraId="76A2940C"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4892DB4C"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EndPr/>
            <w:sdtContent>
              <w:p w14:paraId="36FD40CB"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EndPr/>
            <w:sdtContent>
              <w:p w14:paraId="2CAB7421"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B13C27" w14:paraId="2077B32F"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EndPr/>
            <w:sdtContent>
              <w:p w14:paraId="44F3CD1F"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EndPr/>
            <w:sdtContent>
              <w:p w14:paraId="58110849" w14:textId="77777777" w:rsidR="00E46A47" w:rsidRPr="00E46A47" w:rsidRDefault="00E46A47" w:rsidP="00E46A47">
                <w:pPr>
                  <w:spacing w:line="276" w:lineRule="auto"/>
                  <w:jc w:val="right"/>
                  <w:rPr>
                    <w:sz w:val="24"/>
                    <w:szCs w:val="24"/>
                    <w:lang w:val="en-GB"/>
                  </w:rPr>
                </w:pPr>
                <w:r w:rsidRPr="00E46A47">
                  <w:rPr>
                    <w:sz w:val="24"/>
                    <w:szCs w:val="24"/>
                    <w:lang w:val="en-GB"/>
                  </w:rPr>
                  <w:t>Google, Dropbox, Woocommerce, Typo3, Magento, (Microsoft Outlook Integration)</w:t>
                </w:r>
              </w:p>
            </w:sdtContent>
          </w:sdt>
        </w:tc>
      </w:tr>
      <w:tr w:rsidR="00C977FD" w:rsidRPr="00E46A47" w14:paraId="71F709A0"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EndPr/>
            <w:sdtContent>
              <w:p w14:paraId="2B21E3AC"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EndPr/>
            <w:sdtContent>
              <w:p w14:paraId="4E280FE8"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C2434AB"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EndPr/>
            <w:sdtContent>
              <w:p w14:paraId="2D3930DE"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EndPr/>
            <w:sdtContent>
              <w:p w14:paraId="0614844D" w14:textId="77777777"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EndPr/>
      <w:sdtContent>
        <w:p w14:paraId="740574E3"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EndPr/>
      <w:sdtContent>
        <w:p w14:paraId="10621078" w14:textId="77777777"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EndPr/>
      <w:sdtContent>
        <w:p w14:paraId="1D1E8391"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EndPr/>
      <w:sdtContent>
        <w:p w14:paraId="36AA1F74" w14:textId="77777777"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EndPr/>
      <w:sdtContent>
        <w:p w14:paraId="37856D73"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EndPr/>
      <w:sdtContent>
        <w:p w14:paraId="14C4931F"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EndPr/>
      <w:sdtContent>
        <w:p w14:paraId="544CC488"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EndPr/>
      <w:sdtContent>
        <w:p w14:paraId="201C7F0F" w14:textId="77777777" w:rsidR="00E46A47" w:rsidRPr="00E46A47" w:rsidRDefault="00647017" w:rsidP="00E46A47">
          <w:pPr>
            <w:spacing w:line="360" w:lineRule="auto"/>
            <w:jc w:val="both"/>
            <w:rPr>
              <w:b/>
              <w:sz w:val="24"/>
              <w:szCs w:val="24"/>
            </w:rPr>
          </w:pPr>
        </w:p>
      </w:sdtContent>
    </w:sdt>
    <w:p w14:paraId="00431A46" w14:textId="77777777" w:rsidR="00E46A47" w:rsidRPr="00E46A47" w:rsidRDefault="00E46A47" w:rsidP="00E46A47">
      <w:pPr>
        <w:pStyle w:val="berschrift3"/>
      </w:pPr>
      <w:bookmarkStart w:id="20" w:name="_Toc11677815"/>
      <w:r>
        <w:t>CiviCRM</w:t>
      </w:r>
      <w:bookmarkEnd w:id="20"/>
    </w:p>
    <w:sdt>
      <w:sdtPr>
        <w:rPr>
          <w:sz w:val="24"/>
          <w:szCs w:val="24"/>
        </w:rPr>
        <w:tag w:val="goog_rdk_250"/>
        <w:id w:val="-1280648527"/>
      </w:sdtPr>
      <w:sdtEndPr/>
      <w:sdtContent>
        <w:p w14:paraId="2953AF45" w14:textId="77777777" w:rsidR="00E46A47" w:rsidRPr="00E46A47" w:rsidRDefault="00E46A47" w:rsidP="00C977FD">
          <w:pPr>
            <w:spacing w:line="360" w:lineRule="auto"/>
            <w:jc w:val="both"/>
            <w:rPr>
              <w:sz w:val="24"/>
              <w:szCs w:val="24"/>
            </w:rPr>
          </w:pPr>
          <w:r w:rsidRPr="00E46A47">
            <w:rPr>
              <w:sz w:val="24"/>
              <w:szCs w:val="24"/>
              <w:u w:val="single"/>
            </w:rPr>
            <w:t xml:space="preserve">Beschreibung: </w:t>
          </w:r>
          <w:r w:rsidRPr="00E46A47">
            <w:rPr>
              <w:sz w:val="24"/>
              <w:szCs w:val="24"/>
            </w:rPr>
            <w:t xml:space="preserve">CiviCRM ist ein Open-Source-Tool, das auf Relationship-Management-Lösungen basiert. Dieses Tool ist webbasiert, mehrsprachig und richtet sich an Interessenvertreter, gemeinnützige Organisationen und Nichtregierungsorganisationen. Mit CiviCRM können Daten für die verschiedenen Bestandteile einer Organisation aufgezeichnet werden. </w:t>
          </w:r>
        </w:p>
      </w:sdtContent>
    </w:sdt>
    <w:sdt>
      <w:sdtPr>
        <w:rPr>
          <w:sz w:val="24"/>
          <w:szCs w:val="24"/>
        </w:rPr>
        <w:tag w:val="goog_rdk_251"/>
        <w:id w:val="524676061"/>
      </w:sdtPr>
      <w:sdtEndPr/>
      <w:sdtContent>
        <w:p w14:paraId="0A77BA9F" w14:textId="77777777" w:rsidR="00E46A47" w:rsidRPr="00E46A47" w:rsidRDefault="00647017" w:rsidP="00E46A47">
          <w:pPr>
            <w:spacing w:line="360" w:lineRule="auto"/>
            <w:rPr>
              <w:sz w:val="24"/>
              <w:szCs w:val="24"/>
            </w:rPr>
          </w:pPr>
        </w:p>
      </w:sdtContent>
    </w:sdt>
    <w:sdt>
      <w:sdtPr>
        <w:rPr>
          <w:sz w:val="24"/>
          <w:szCs w:val="24"/>
        </w:rPr>
        <w:tag w:val="goog_rdk_252"/>
        <w:id w:val="-462421688"/>
      </w:sdtPr>
      <w:sdtEndPr/>
      <w:sdtContent>
        <w:p w14:paraId="2E3F0B61"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EndPr/>
      <w:sdtContent>
        <w:p w14:paraId="43A442C2"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howingPlcHdr/>
      </w:sdtPr>
      <w:sdtEndPr/>
      <w:sdtContent>
        <w:p w14:paraId="0FA1E100" w14:textId="77777777" w:rsidR="00E46A47" w:rsidRPr="00E46A47" w:rsidRDefault="009B59CE" w:rsidP="00C977FD">
          <w:pPr>
            <w:spacing w:line="360" w:lineRule="auto"/>
            <w:jc w:val="both"/>
            <w:rPr>
              <w:sz w:val="24"/>
              <w:szCs w:val="24"/>
            </w:rPr>
          </w:pPr>
          <w:r>
            <w:rPr>
              <w:sz w:val="24"/>
              <w:szCs w:val="24"/>
            </w:rPr>
            <w:t xml:space="preserve">     </w:t>
          </w:r>
        </w:p>
      </w:sdtContent>
    </w:sdt>
    <w:sdt>
      <w:sdtPr>
        <w:rPr>
          <w:sz w:val="24"/>
          <w:szCs w:val="24"/>
        </w:rPr>
        <w:tag w:val="goog_rdk_255"/>
        <w:id w:val="1324242652"/>
      </w:sdtPr>
      <w:sdtEndPr/>
      <w:sdtContent>
        <w:p w14:paraId="50416C47"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EndPr/>
      <w:sdtContent>
        <w:p w14:paraId="78E3D13B"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EndPr/>
      <w:sdtContent>
        <w:p w14:paraId="56DEC4C9"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EndPr/>
      <w:sdtContent>
        <w:p w14:paraId="3B3032B4"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EndPr/>
      <w:sdtContent>
        <w:p w14:paraId="4315FB82"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EndPr/>
      <w:sdtContent>
        <w:p w14:paraId="3D5E7515"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EndPr/>
      <w:sdtContent>
        <w:p w14:paraId="6BBE6BB6"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EndPr/>
      <w:sdtContent>
        <w:p w14:paraId="03371118" w14:textId="77777777"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09C8F06D"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EndPr/>
            <w:sdtContent>
              <w:p w14:paraId="72976F73"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EndPr/>
            <w:sdtContent>
              <w:p w14:paraId="369B95A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767664FB"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EndPr/>
            <w:sdtContent>
              <w:p w14:paraId="7CBC4762"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EndPr/>
            <w:sdtContent>
              <w:p w14:paraId="5E0B66DF"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3708FAE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EndPr/>
            <w:sdtContent>
              <w:p w14:paraId="370CE792"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EndPr/>
            <w:sdtContent>
              <w:p w14:paraId="051CA595"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7D91E4E9"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EndPr/>
            <w:sdtContent>
              <w:p w14:paraId="6E8F3FF8"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EndPr/>
            <w:sdtContent>
              <w:p w14:paraId="08960030" w14:textId="77777777"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r w:rsidRPr="00E46A47">
                  <w:rPr>
                    <w:color w:val="4472C4"/>
                    <w:sz w:val="24"/>
                    <w:szCs w:val="24"/>
                  </w:rPr>
                  <w:t>Eventmangement</w:t>
                </w:r>
                <w:r w:rsidRPr="00E46A47">
                  <w:rPr>
                    <w:sz w:val="24"/>
                    <w:szCs w:val="24"/>
                  </w:rPr>
                  <w:t>, Kampagnenmangement, Auswertungen</w:t>
                </w:r>
              </w:p>
            </w:sdtContent>
          </w:sdt>
        </w:tc>
      </w:tr>
      <w:tr w:rsidR="00E46A47" w:rsidRPr="00E46A47" w14:paraId="69C143E9"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EndPr/>
            <w:sdtContent>
              <w:p w14:paraId="6107B6AE"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EndPr/>
            <w:sdtContent>
              <w:p w14:paraId="7FF80ABF"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4871059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EndPr/>
            <w:sdtContent>
              <w:p w14:paraId="36572BAB"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EndPr/>
            <w:sdtContent>
              <w:p w14:paraId="493319C9"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64BFEA97"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EndPr/>
            <w:sdtContent>
              <w:p w14:paraId="32F150D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EndPr/>
            <w:sdtContent>
              <w:p w14:paraId="6EB65AA2"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B13C27" w14:paraId="170E6586"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EndPr/>
            <w:sdtContent>
              <w:p w14:paraId="319798DE"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EndPr/>
            <w:sdtContent>
              <w:p w14:paraId="1FD059B6" w14:textId="77777777" w:rsidR="00E46A47" w:rsidRPr="00E46A47" w:rsidRDefault="00E46A47" w:rsidP="00E46A47">
                <w:pPr>
                  <w:spacing w:line="276" w:lineRule="auto"/>
                  <w:jc w:val="right"/>
                  <w:rPr>
                    <w:sz w:val="24"/>
                    <w:szCs w:val="24"/>
                    <w:lang w:val="en-GB"/>
                  </w:rPr>
                </w:pPr>
                <w:r w:rsidRPr="00E46A47">
                  <w:rPr>
                    <w:sz w:val="24"/>
                    <w:szCs w:val="24"/>
                    <w:lang w:val="en-GB"/>
                  </w:rPr>
                  <w:t>drupal, Wordpress und joomla, Stripe, MailChimp, Clickatell, Twilio, iATS Payments, Sage Pay, eWAY, Omnipay, GoToWebinar, Google Apps uvm.</w:t>
                </w:r>
              </w:p>
            </w:sdtContent>
          </w:sdt>
        </w:tc>
      </w:tr>
      <w:tr w:rsidR="00E46A47" w:rsidRPr="00E46A47" w14:paraId="4F5B62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EndPr/>
            <w:sdtContent>
              <w:p w14:paraId="1E598752"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EndPr/>
            <w:sdtContent>
              <w:p w14:paraId="6BA90CC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0BB89A7F"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EndPr/>
            <w:sdtContent>
              <w:p w14:paraId="7FE30FDA"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EndPr/>
            <w:sdtContent>
              <w:p w14:paraId="44E410D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EndPr/>
            <w:sdtContent>
              <w:p w14:paraId="7C66B848"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73B435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EndPr/>
            <w:sdtContent>
              <w:p w14:paraId="440BA2D3"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EndPr/>
            <w:sdtContent>
              <w:p w14:paraId="0D724455"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EndPr/>
      <w:sdtContent>
        <w:p w14:paraId="63842A77"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EndPr/>
      <w:sdtContent>
        <w:p w14:paraId="605E11BD" w14:textId="77777777"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EndPr/>
      <w:sdtContent>
        <w:p w14:paraId="13DB58D4" w14:textId="77777777"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EndPr/>
      <w:sdtContent>
        <w:p w14:paraId="60EB7656" w14:textId="77777777" w:rsidR="00E46A47" w:rsidRPr="00E46A47" w:rsidRDefault="00647017" w:rsidP="00E46A47">
          <w:pPr>
            <w:spacing w:line="256" w:lineRule="auto"/>
            <w:rPr>
              <w:sz w:val="24"/>
              <w:szCs w:val="24"/>
            </w:rPr>
          </w:pPr>
        </w:p>
      </w:sdtContent>
    </w:sdt>
    <w:sdt>
      <w:sdtPr>
        <w:rPr>
          <w:sz w:val="24"/>
          <w:szCs w:val="24"/>
        </w:rPr>
        <w:tag w:val="goog_rdk_291"/>
        <w:id w:val="-895274689"/>
      </w:sdtPr>
      <w:sdtEndPr/>
      <w:sdtContent>
        <w:p w14:paraId="4427995C" w14:textId="77777777" w:rsidR="00E46A47" w:rsidRDefault="00E46A47" w:rsidP="00E46A47">
          <w:pPr>
            <w:rPr>
              <w:sz w:val="24"/>
              <w:szCs w:val="24"/>
            </w:rPr>
          </w:pPr>
        </w:p>
        <w:p w14:paraId="3E332947" w14:textId="77777777"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EndPr/>
      <w:sdtContent>
        <w:p w14:paraId="4BC34DE0" w14:textId="77777777" w:rsidR="00E46A47" w:rsidRPr="00E46A47" w:rsidRDefault="00647017" w:rsidP="00E46A47">
          <w:pPr>
            <w:rPr>
              <w:b/>
              <w:sz w:val="24"/>
              <w:szCs w:val="24"/>
            </w:rPr>
          </w:pPr>
        </w:p>
      </w:sdtContent>
    </w:sdt>
    <w:p w14:paraId="1E8F7659" w14:textId="77777777" w:rsidR="00E46A47" w:rsidRPr="00E46A47" w:rsidRDefault="00F625F7" w:rsidP="00F625F7">
      <w:pPr>
        <w:pStyle w:val="berschrift3"/>
      </w:pPr>
      <w:bookmarkStart w:id="21" w:name="_Toc11677816"/>
      <w:r>
        <w:t>SugarCRM</w:t>
      </w:r>
      <w:bookmarkEnd w:id="21"/>
    </w:p>
    <w:sdt>
      <w:sdtPr>
        <w:rPr>
          <w:sz w:val="24"/>
          <w:szCs w:val="24"/>
        </w:rPr>
        <w:tag w:val="goog_rdk_297"/>
        <w:id w:val="176935375"/>
      </w:sdtPr>
      <w:sdtEndPr/>
      <w:sdtContent>
        <w:p w14:paraId="00BC045C" w14:textId="77777777" w:rsidR="00E46A47" w:rsidRPr="00E46A47" w:rsidRDefault="00647017" w:rsidP="00E03B4B">
          <w:pPr>
            <w:spacing w:line="360" w:lineRule="auto"/>
            <w:jc w:val="both"/>
            <w:rPr>
              <w:sz w:val="24"/>
              <w:szCs w:val="24"/>
            </w:rPr>
          </w:pPr>
        </w:p>
      </w:sdtContent>
    </w:sdt>
    <w:sdt>
      <w:sdtPr>
        <w:rPr>
          <w:sz w:val="24"/>
          <w:szCs w:val="24"/>
        </w:rPr>
        <w:tag w:val="goog_rdk_298"/>
        <w:id w:val="1751465465"/>
      </w:sdtPr>
      <w:sdtEndPr/>
      <w:sdtContent>
        <w:p w14:paraId="47FFF099" w14:textId="77777777"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SugarCRM ist eine der führenden CRM-Lösungen</w:t>
          </w:r>
        </w:p>
      </w:sdtContent>
    </w:sdt>
    <w:sdt>
      <w:sdtPr>
        <w:rPr>
          <w:sz w:val="24"/>
          <w:szCs w:val="24"/>
        </w:rPr>
        <w:tag w:val="goog_rdk_299"/>
        <w:id w:val="-1168250388"/>
      </w:sdtPr>
      <w:sdtEndPr/>
      <w:sdtContent>
        <w:p w14:paraId="40BDF9BF" w14:textId="77777777"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SugarCRM </w:t>
          </w:r>
          <w:r w:rsidR="009B59CE">
            <w:rPr>
              <w:sz w:val="24"/>
              <w:szCs w:val="24"/>
            </w:rPr>
            <w:t>enthält einige Funktionen, z.B</w:t>
          </w:r>
          <w:r w:rsidRPr="00E46A47">
            <w:rPr>
              <w:sz w:val="24"/>
              <w:szCs w:val="24"/>
            </w:rPr>
            <w:t>.</w:t>
          </w:r>
          <w:r w:rsidR="009B59CE">
            <w:rPr>
              <w:sz w:val="24"/>
              <w:szCs w:val="24"/>
            </w:rPr>
            <w:t xml:space="preserve"> </w:t>
          </w:r>
          <w:r w:rsidRPr="00E46A47">
            <w:rPr>
              <w:sz w:val="24"/>
              <w:szCs w:val="24"/>
            </w:rPr>
            <w:t>: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4F867044"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EndPr/>
            <w:sdtContent>
              <w:p w14:paraId="5322E35C"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EndPr/>
            <w:sdtContent>
              <w:p w14:paraId="7C792B7E"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1F25336B"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EndPr/>
            <w:sdtContent>
              <w:p w14:paraId="738DC554" w14:textId="77777777"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EndPr/>
            <w:sdtContent>
              <w:p w14:paraId="20D8258C"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227FEB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EndPr/>
            <w:sdtContent>
              <w:p w14:paraId="71325541" w14:textId="77777777"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EndPr/>
            <w:sdtContent>
              <w:p w14:paraId="32FD8019"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0C9C713F"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EndPr/>
            <w:sdtContent>
              <w:p w14:paraId="1362D4AC" w14:textId="77777777"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EndPr/>
            <w:sdtContent>
              <w:p w14:paraId="51859470" w14:textId="77777777"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Eventmangement, Kampagnenmangement,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14:paraId="723A813B"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EndPr/>
            <w:sdtContent>
              <w:p w14:paraId="68B12838" w14:textId="77777777"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EndPr/>
            <w:sdtContent>
              <w:p w14:paraId="6F60DE3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016A5B48"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EndPr/>
            <w:sdtContent>
              <w:p w14:paraId="497CA1C1" w14:textId="77777777"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EndPr/>
            <w:sdtContent>
              <w:p w14:paraId="4D56438D"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6637EA51"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EndPr/>
            <w:sdtContent>
              <w:p w14:paraId="683C9193"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EndPr/>
            <w:sdtContent>
              <w:p w14:paraId="76A9ABF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2FC64DD5"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EndPr/>
            <w:sdtContent>
              <w:p w14:paraId="0A25045D" w14:textId="77777777"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EndPr/>
            <w:sdtContent>
              <w:p w14:paraId="49251C95" w14:textId="77777777" w:rsidR="00E46A47" w:rsidRPr="00E46A47" w:rsidRDefault="00E46A47" w:rsidP="00E46A47">
                <w:pPr>
                  <w:spacing w:line="276" w:lineRule="auto"/>
                  <w:jc w:val="right"/>
                  <w:rPr>
                    <w:sz w:val="24"/>
                    <w:szCs w:val="24"/>
                  </w:rPr>
                </w:pPr>
                <w:r w:rsidRPr="00E46A47">
                  <w:rPr>
                    <w:sz w:val="24"/>
                    <w:szCs w:val="24"/>
                    <w:lang w:val="en-GB"/>
                  </w:rPr>
                  <w:t xml:space="preserve">Stripe, MailChimp, Clickatell, Twilio, iATS Payments, Sage Pay, eWAY, Omnipay, GoToWebinar, Google Apps uvm. </w:t>
                </w:r>
                <w:r w:rsidRPr="00E46A47">
                  <w:rPr>
                    <w:sz w:val="24"/>
                    <w:szCs w:val="24"/>
                  </w:rPr>
                  <w:t>(Microsoft Outlook)</w:t>
                </w:r>
              </w:p>
            </w:sdtContent>
          </w:sdt>
        </w:tc>
      </w:tr>
      <w:tr w:rsidR="00E46A47" w:rsidRPr="00E46A47" w14:paraId="6C73FC98"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EndPr/>
            <w:sdtContent>
              <w:p w14:paraId="65A4A5B7"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EndPr/>
            <w:sdtContent>
              <w:p w14:paraId="7876464D"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56916C18"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EndPr/>
            <w:sdtContent>
              <w:p w14:paraId="38AE408A"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EndPr/>
            <w:sdtContent>
              <w:p w14:paraId="0FEEC893"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3D617A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EndPr/>
            <w:sdtContent>
              <w:p w14:paraId="23ECB381" w14:textId="77777777"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EndPr/>
            <w:sdtContent>
              <w:p w14:paraId="4AAF2D16"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EndPr/>
      <w:sdtContent>
        <w:p w14:paraId="5FB609C6" w14:textId="77777777" w:rsidR="00E03B4B" w:rsidRDefault="00E46A47" w:rsidP="00E46A47">
          <w:pPr>
            <w:ind w:left="360"/>
            <w:rPr>
              <w:sz w:val="24"/>
              <w:szCs w:val="24"/>
            </w:rPr>
          </w:pPr>
          <w:r w:rsidRPr="00E46A47">
            <w:rPr>
              <w:sz w:val="24"/>
              <w:szCs w:val="24"/>
            </w:rPr>
            <w:t xml:space="preserve"> </w:t>
          </w:r>
        </w:p>
        <w:p w14:paraId="65A1E0CC" w14:textId="77777777" w:rsidR="00E46A47" w:rsidRPr="00E46A47" w:rsidRDefault="00647017" w:rsidP="00E46A47">
          <w:pPr>
            <w:ind w:left="360"/>
            <w:rPr>
              <w:sz w:val="24"/>
              <w:szCs w:val="24"/>
            </w:rPr>
          </w:pPr>
        </w:p>
      </w:sdtContent>
    </w:sdt>
    <w:sdt>
      <w:sdtPr>
        <w:rPr>
          <w:sz w:val="24"/>
          <w:szCs w:val="24"/>
        </w:rPr>
        <w:tag w:val="goog_rdk_323"/>
        <w:id w:val="-1281094578"/>
      </w:sdtPr>
      <w:sdtEndPr/>
      <w:sdtContent>
        <w:p w14:paraId="0E39D338" w14:textId="77777777" w:rsidR="00E46A47" w:rsidRPr="00E46A47" w:rsidRDefault="00E46A47" w:rsidP="00E46A47">
          <w:pPr>
            <w:ind w:left="360"/>
            <w:rPr>
              <w:sz w:val="24"/>
              <w:szCs w:val="24"/>
              <w:u w:val="single"/>
            </w:rPr>
          </w:pPr>
          <w:r w:rsidRPr="00E46A47">
            <w:rPr>
              <w:sz w:val="24"/>
              <w:szCs w:val="24"/>
              <w:u w:val="single"/>
            </w:rPr>
            <w:t>Vorteile:</w:t>
          </w:r>
        </w:p>
      </w:sdtContent>
    </w:sdt>
    <w:sdt>
      <w:sdtPr>
        <w:tag w:val="goog_rdk_324"/>
        <w:id w:val="1165818052"/>
      </w:sdtPr>
      <w:sdtEndPr/>
      <w:sdtContent>
        <w:p w14:paraId="5B68CE67" w14:textId="77777777"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EndPr/>
      <w:sdtContent>
        <w:p w14:paraId="5EC3350F" w14:textId="77777777" w:rsidR="00E46A47" w:rsidRPr="00E46A47" w:rsidRDefault="00647017" w:rsidP="00E46A47">
          <w:pPr>
            <w:ind w:left="360"/>
            <w:rPr>
              <w:sz w:val="24"/>
              <w:szCs w:val="24"/>
            </w:rPr>
          </w:pPr>
        </w:p>
      </w:sdtContent>
    </w:sdt>
    <w:sdt>
      <w:sdtPr>
        <w:rPr>
          <w:sz w:val="24"/>
          <w:szCs w:val="24"/>
        </w:rPr>
        <w:tag w:val="goog_rdk_326"/>
        <w:id w:val="-1813940204"/>
      </w:sdtPr>
      <w:sdtEndPr/>
      <w:sdtContent>
        <w:p w14:paraId="01D77305" w14:textId="77777777"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EndPr/>
      <w:sdtContent>
        <w:p w14:paraId="41642FE1" w14:textId="77777777"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EndPr/>
      <w:sdtContent>
        <w:p w14:paraId="3B8D92E6" w14:textId="77777777"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EndPr/>
      <w:sdtContent>
        <w:p w14:paraId="414948F6" w14:textId="77777777" w:rsidR="00E46A47" w:rsidRPr="00E46A47" w:rsidRDefault="00647017" w:rsidP="00E46A47">
          <w:pPr>
            <w:ind w:left="360"/>
            <w:rPr>
              <w:sz w:val="24"/>
              <w:szCs w:val="24"/>
            </w:rPr>
          </w:pPr>
        </w:p>
      </w:sdtContent>
    </w:sdt>
    <w:sdt>
      <w:sdtPr>
        <w:rPr>
          <w:sz w:val="24"/>
          <w:szCs w:val="24"/>
        </w:rPr>
        <w:tag w:val="goog_rdk_330"/>
        <w:id w:val="-2071416145"/>
      </w:sdtPr>
      <w:sdtEndPr/>
      <w:sdtContent>
        <w:p w14:paraId="3380E32E" w14:textId="77777777" w:rsidR="00E46A47" w:rsidRPr="00E46A47" w:rsidRDefault="00647017" w:rsidP="00E46A47">
          <w:pPr>
            <w:ind w:left="360"/>
            <w:rPr>
              <w:sz w:val="24"/>
              <w:szCs w:val="24"/>
            </w:rPr>
          </w:pPr>
        </w:p>
      </w:sdtContent>
    </w:sdt>
    <w:sdt>
      <w:sdtPr>
        <w:rPr>
          <w:sz w:val="24"/>
          <w:szCs w:val="24"/>
        </w:rPr>
        <w:tag w:val="goog_rdk_331"/>
        <w:id w:val="1050263313"/>
        <w:showingPlcHdr/>
      </w:sdtPr>
      <w:sdtEndPr/>
      <w:sdtContent>
        <w:p w14:paraId="72981F12" w14:textId="77777777" w:rsidR="00E46A47" w:rsidRPr="00E46A47" w:rsidRDefault="00E03B4B" w:rsidP="00E46A47">
          <w:pPr>
            <w:rPr>
              <w:sz w:val="24"/>
              <w:szCs w:val="24"/>
            </w:rPr>
          </w:pPr>
          <w:r>
            <w:rPr>
              <w:sz w:val="24"/>
              <w:szCs w:val="24"/>
            </w:rPr>
            <w:t xml:space="preserve">     </w:t>
          </w:r>
        </w:p>
      </w:sdtContent>
    </w:sdt>
    <w:p w14:paraId="50ECDAB1" w14:textId="77777777" w:rsidR="00E46A47" w:rsidRPr="00E46A47" w:rsidRDefault="00E03B4B" w:rsidP="00E03B4B">
      <w:pPr>
        <w:pStyle w:val="berschrift3"/>
      </w:pPr>
      <w:bookmarkStart w:id="22" w:name="_Toc11677817"/>
      <w:r>
        <w:t>Odoo</w:t>
      </w:r>
      <w:bookmarkEnd w:id="22"/>
    </w:p>
    <w:sdt>
      <w:sdtPr>
        <w:rPr>
          <w:sz w:val="24"/>
          <w:szCs w:val="24"/>
        </w:rPr>
        <w:tag w:val="goog_rdk_337"/>
        <w:id w:val="1464457639"/>
      </w:sdtPr>
      <w:sdtEndPr/>
      <w:sdtContent>
        <w:p w14:paraId="298E9A89" w14:textId="77777777" w:rsidR="00E46A47" w:rsidRPr="00E46A47" w:rsidRDefault="00E46A47" w:rsidP="00E03B4B">
          <w:pPr>
            <w:spacing w:line="360" w:lineRule="auto"/>
            <w:jc w:val="both"/>
            <w:rPr>
              <w:sz w:val="24"/>
              <w:szCs w:val="24"/>
            </w:rPr>
          </w:pPr>
          <w:r w:rsidRPr="00E46A47">
            <w:rPr>
              <w:sz w:val="24"/>
              <w:szCs w:val="24"/>
              <w:u w:val="single"/>
            </w:rPr>
            <w:t>Beschreibung</w:t>
          </w:r>
          <w:r w:rsidRPr="00E46A47">
            <w:rPr>
              <w:sz w:val="24"/>
              <w:szCs w:val="24"/>
            </w:rPr>
            <w:t>: Odoo ist eine integrierte ERP-Software-Lösung. Zielgruppe sind Unternehmen jeder Größenordnung. Odoo beinhaltet  folgende Module: CRM, Website/E-Commerce, Abrechnung, Finanzbuchhaltung, Produktion, Lagerverwaltung, Projektmanagement, Dokumentenmanagement</w:t>
          </w:r>
          <w:r w:rsidR="00E03B4B">
            <w:rPr>
              <w:sz w:val="24"/>
              <w:szCs w:val="24"/>
            </w:rPr>
            <w:t>.</w:t>
          </w:r>
          <w:r w:rsidRPr="00E46A47">
            <w:rPr>
              <w:sz w:val="24"/>
              <w:szCs w:val="24"/>
            </w:rPr>
            <w:t xml:space="preserve"> Odoo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1D314D04"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EndPr/>
            <w:sdtContent>
              <w:p w14:paraId="5ECB3244"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EndPr/>
            <w:sdtContent>
              <w:p w14:paraId="345432E5"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07449F1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EndPr/>
            <w:sdtContent>
              <w:p w14:paraId="0764536B" w14:textId="77777777"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EndPr/>
            <w:sdtContent>
              <w:p w14:paraId="2EE0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6368593"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EndPr/>
            <w:sdtContent>
              <w:p w14:paraId="6E96EDBE" w14:textId="77777777"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EndPr/>
            <w:sdtContent>
              <w:p w14:paraId="2F2B966C"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B13C27" w14:paraId="757772EA"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EndPr/>
            <w:sdtContent>
              <w:p w14:paraId="64AF3829" w14:textId="77777777"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EndPr/>
            <w:sdtContent>
              <w:p w14:paraId="310A5BFB"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782885E2"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EndPr/>
            <w:sdtContent>
              <w:p w14:paraId="028066D5" w14:textId="77777777"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EndPr/>
            <w:sdtContent>
              <w:p w14:paraId="12F5BB8B"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55E86B3F"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EndPr/>
            <w:sdtContent>
              <w:p w14:paraId="45A51D65" w14:textId="77777777"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EndPr/>
            <w:sdtContent>
              <w:p w14:paraId="6A6593EA"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0391919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EndPr/>
            <w:sdtContent>
              <w:p w14:paraId="506737A9"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EndPr/>
            <w:sdtContent>
              <w:p w14:paraId="22CF3E31"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B13C27" w14:paraId="403ACAC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EndPr/>
            <w:sdtContent>
              <w:p w14:paraId="028AA1F4"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EndPr/>
            <w:sdtContent>
              <w:p w14:paraId="1B73B02F"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03BAE53C"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EndPr/>
            <w:sdtContent>
              <w:p w14:paraId="2A82EF25"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EndPr/>
            <w:sdtContent>
              <w:p w14:paraId="7C1D1BA8"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EndPr/>
      <w:sdtContent>
        <w:p w14:paraId="33F8E32C" w14:textId="77777777" w:rsidR="00E46A47" w:rsidRPr="00E46A47" w:rsidRDefault="00647017" w:rsidP="00E46A47">
          <w:pPr>
            <w:rPr>
              <w:sz w:val="24"/>
              <w:szCs w:val="24"/>
            </w:rPr>
          </w:pPr>
        </w:p>
      </w:sdtContent>
    </w:sdt>
    <w:p w14:paraId="6E2FE78C" w14:textId="77777777" w:rsidR="00E46A47" w:rsidRPr="00E46A47" w:rsidRDefault="00E46A47" w:rsidP="00E46A47">
      <w:pPr>
        <w:pStyle w:val="StandardJKU"/>
        <w:rPr>
          <w:sz w:val="24"/>
          <w:szCs w:val="24"/>
          <w:lang w:val="de-AT"/>
        </w:rPr>
      </w:pPr>
    </w:p>
    <w:p w14:paraId="3ED2DA86" w14:textId="77777777" w:rsidR="00496DF8" w:rsidRDefault="00375755" w:rsidP="00375755">
      <w:pPr>
        <w:pStyle w:val="berschrift2"/>
      </w:pPr>
      <w:bookmarkStart w:id="23" w:name="_Toc11677818"/>
      <w:r>
        <w:lastRenderedPageBreak/>
        <w:t>Anforderungskatalog</w:t>
      </w:r>
      <w:bookmarkEnd w:id="23"/>
    </w:p>
    <w:p w14:paraId="3A16197A" w14:textId="77777777" w:rsidR="00050B11" w:rsidRDefault="00050B11" w:rsidP="00050B11">
      <w:pPr>
        <w:pStyle w:val="StandardJKU"/>
      </w:pPr>
    </w:p>
    <w:p w14:paraId="7CDC2C24"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5966494" w14:textId="77777777" w:rsidR="00375755" w:rsidRPr="008371C5" w:rsidRDefault="00375755" w:rsidP="007916B0">
      <w:pPr>
        <w:pStyle w:val="StandardJKU"/>
        <w:spacing w:line="360" w:lineRule="auto"/>
        <w:rPr>
          <w:sz w:val="24"/>
          <w:szCs w:val="24"/>
        </w:rPr>
      </w:pPr>
    </w:p>
    <w:p w14:paraId="159D5337" w14:textId="77777777"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Constraints"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8E2977" w14:textId="77777777" w:rsidR="00496DF8" w:rsidRPr="0066054A" w:rsidRDefault="00496DF8" w:rsidP="00BA74C2">
      <w:pPr>
        <w:rPr>
          <w:sz w:val="24"/>
        </w:rPr>
      </w:pPr>
    </w:p>
    <w:p w14:paraId="1BD994D2" w14:textId="77777777" w:rsidR="008841B0" w:rsidRDefault="008841B0" w:rsidP="008841B0">
      <w:pPr>
        <w:pStyle w:val="berschrift3"/>
      </w:pPr>
      <w:bookmarkStart w:id="24" w:name="_Toc11677819"/>
      <w:r>
        <w:t>Anforderungsanalyse</w:t>
      </w:r>
      <w:bookmarkEnd w:id="24"/>
    </w:p>
    <w:p w14:paraId="052F06EC" w14:textId="77777777" w:rsidR="00496DF8" w:rsidRDefault="00496DF8" w:rsidP="00BA74C2">
      <w:pPr>
        <w:rPr>
          <w:sz w:val="24"/>
        </w:rPr>
      </w:pPr>
    </w:p>
    <w:p w14:paraId="78293BE9" w14:textId="77777777"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Dr. Barbara Krumay</w:t>
      </w:r>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Holoubek</w:t>
      </w:r>
      <w:r w:rsidR="00360C2E" w:rsidRPr="00486FE7">
        <w:rPr>
          <w:sz w:val="24"/>
          <w:szCs w:val="24"/>
          <w:lang w:val="de-AT"/>
        </w:rPr>
        <w:t xml:space="preserve"> vom Institut Information Engineering (JKU)</w:t>
      </w:r>
      <w:r w:rsidR="00FB45EC">
        <w:rPr>
          <w:sz w:val="24"/>
          <w:szCs w:val="24"/>
          <w:lang w:val="de-AT"/>
        </w:rPr>
        <w:t xml:space="preserve">. </w:t>
      </w:r>
    </w:p>
    <w:p w14:paraId="60EC51F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6511D93B" w14:textId="77777777" w:rsidR="00526480" w:rsidRDefault="00526480" w:rsidP="00A06141">
      <w:pPr>
        <w:pStyle w:val="StandardJKU"/>
        <w:spacing w:line="360" w:lineRule="auto"/>
        <w:rPr>
          <w:sz w:val="24"/>
          <w:szCs w:val="24"/>
        </w:rPr>
      </w:pPr>
    </w:p>
    <w:p w14:paraId="78C79E79" w14:textId="77777777" w:rsidR="00526480" w:rsidRPr="00CC19DE" w:rsidRDefault="00526480" w:rsidP="00526480">
      <w:pPr>
        <w:pStyle w:val="berschrift4"/>
        <w:rPr>
          <w:sz w:val="24"/>
          <w:szCs w:val="24"/>
        </w:rPr>
      </w:pPr>
      <w:r w:rsidRPr="00CC19DE">
        <w:rPr>
          <w:sz w:val="24"/>
          <w:szCs w:val="24"/>
        </w:rPr>
        <w:lastRenderedPageBreak/>
        <w:t>Zweck</w:t>
      </w:r>
    </w:p>
    <w:p w14:paraId="1D177355" w14:textId="77777777" w:rsidR="00AC16E6" w:rsidRPr="00AC16E6" w:rsidRDefault="00AC16E6" w:rsidP="00AC16E6">
      <w:pPr>
        <w:pStyle w:val="StandardJKU"/>
        <w:rPr>
          <w:lang w:val="de-AT"/>
        </w:rPr>
      </w:pPr>
    </w:p>
    <w:p w14:paraId="27B04298" w14:textId="77777777"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14:paraId="2FF79C55" w14:textId="77777777" w:rsidR="00392E16" w:rsidRDefault="00392E16" w:rsidP="008C0BA2">
      <w:pPr>
        <w:pStyle w:val="StandardJKU"/>
        <w:spacing w:line="360" w:lineRule="auto"/>
        <w:rPr>
          <w:sz w:val="24"/>
          <w:szCs w:val="24"/>
        </w:rPr>
      </w:pPr>
    </w:p>
    <w:p w14:paraId="49353DEC" w14:textId="77777777"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14:paraId="1A9566CC" w14:textId="77777777" w:rsidR="00953D10" w:rsidRDefault="00953D10" w:rsidP="00953D10">
      <w:pPr>
        <w:pStyle w:val="StandardJKU"/>
        <w:rPr>
          <w:lang w:val="de-AT"/>
        </w:rPr>
      </w:pPr>
    </w:p>
    <w:p w14:paraId="70954E56" w14:textId="77777777"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14:paraId="2AEB3C38" w14:textId="77777777" w:rsidR="00DE55FD" w:rsidRDefault="00DE55FD" w:rsidP="00DE55FD">
      <w:pPr>
        <w:pStyle w:val="berschrift3"/>
        <w:numPr>
          <w:ilvl w:val="0"/>
          <w:numId w:val="0"/>
        </w:numPr>
        <w:ind w:left="793" w:hanging="793"/>
      </w:pPr>
    </w:p>
    <w:p w14:paraId="1D71F74E" w14:textId="77777777" w:rsidR="00DE55FD" w:rsidRPr="00B974DF" w:rsidRDefault="00DE55FD" w:rsidP="00DE55FD">
      <w:pPr>
        <w:pStyle w:val="berschrift4"/>
        <w:rPr>
          <w:i/>
        </w:rPr>
      </w:pPr>
      <w:r w:rsidRPr="00B974DF">
        <w:rPr>
          <w:i/>
          <w:sz w:val="20"/>
        </w:rPr>
        <w:t>Allgemeine Funktionalität</w:t>
      </w:r>
    </w:p>
    <w:p w14:paraId="38291F56" w14:textId="77777777" w:rsidR="00DE55FD" w:rsidRDefault="00DE55FD" w:rsidP="00DE55FD">
      <w:pPr>
        <w:pStyle w:val="StandardJKU"/>
        <w:rPr>
          <w:lang w:val="de-AT"/>
        </w:rPr>
      </w:pPr>
    </w:p>
    <w:p w14:paraId="1CA40255"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5AFA336B" w14:textId="77777777" w:rsidR="00DE55FD" w:rsidRDefault="00DE55FD" w:rsidP="00DE55FD">
      <w:pPr>
        <w:pStyle w:val="StandardJKU"/>
      </w:pPr>
    </w:p>
    <w:p w14:paraId="4B938715" w14:textId="77777777" w:rsidR="00E4629B" w:rsidRPr="00DE55FD" w:rsidRDefault="00E4629B" w:rsidP="00DE55FD">
      <w:pPr>
        <w:pStyle w:val="StandardJKU"/>
      </w:pPr>
    </w:p>
    <w:p w14:paraId="75B20A17" w14:textId="77777777" w:rsidR="00AC16E6" w:rsidRPr="007C33C4" w:rsidRDefault="00AF74F3" w:rsidP="00A77591">
      <w:pPr>
        <w:pStyle w:val="berschrift4"/>
        <w:rPr>
          <w:i/>
          <w:sz w:val="20"/>
          <w:szCs w:val="20"/>
        </w:rPr>
      </w:pPr>
      <w:r>
        <w:rPr>
          <w:i/>
          <w:sz w:val="20"/>
          <w:szCs w:val="20"/>
        </w:rPr>
        <w:t>System und Hardware Einschränkungen</w:t>
      </w:r>
    </w:p>
    <w:p w14:paraId="4A3A0FE9" w14:textId="77777777" w:rsidR="00550657" w:rsidRDefault="00550657" w:rsidP="00550657">
      <w:pPr>
        <w:pStyle w:val="StandardJKU"/>
        <w:rPr>
          <w:lang w:val="de-AT"/>
        </w:rPr>
      </w:pPr>
    </w:p>
    <w:p w14:paraId="30814BB7" w14:textId="77777777"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need to have)</w:t>
      </w:r>
    </w:p>
    <w:p w14:paraId="6B427ECC" w14:textId="77777777"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 xml:space="preserve">(need to </w:t>
      </w:r>
      <w:r w:rsidR="00AE1A5D" w:rsidRPr="001E0BC6">
        <w:rPr>
          <w:sz w:val="24"/>
          <w:szCs w:val="24"/>
          <w:lang w:val="de-AT"/>
        </w:rPr>
        <w:t>have</w:t>
      </w:r>
      <w:r w:rsidR="00826A65" w:rsidRPr="001E0BC6">
        <w:rPr>
          <w:sz w:val="24"/>
          <w:szCs w:val="24"/>
          <w:lang w:val="de-AT"/>
        </w:rPr>
        <w:t>)</w:t>
      </w:r>
    </w:p>
    <w:p w14:paraId="710757B6" w14:textId="77777777"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nice to have)</w:t>
      </w:r>
    </w:p>
    <w:p w14:paraId="41BCC7D8" w14:textId="77777777" w:rsidR="006A1E6A" w:rsidRDefault="006A1E6A" w:rsidP="006A1E6A">
      <w:pPr>
        <w:pStyle w:val="StandardJKU"/>
        <w:rPr>
          <w:lang w:val="de-AT"/>
        </w:rPr>
      </w:pPr>
    </w:p>
    <w:p w14:paraId="024B8483" w14:textId="77777777" w:rsidR="006A1E6A" w:rsidRPr="007C33C4" w:rsidRDefault="006A1E6A" w:rsidP="006A1E6A">
      <w:pPr>
        <w:pStyle w:val="berschrift4"/>
        <w:rPr>
          <w:i/>
          <w:sz w:val="20"/>
          <w:szCs w:val="20"/>
        </w:rPr>
      </w:pPr>
      <w:r>
        <w:rPr>
          <w:i/>
          <w:sz w:val="20"/>
          <w:szCs w:val="20"/>
        </w:rPr>
        <w:t>Rechtliche Rahmenbedingungen</w:t>
      </w:r>
    </w:p>
    <w:p w14:paraId="26273D4E" w14:textId="77777777" w:rsidR="006A1E6A" w:rsidRDefault="006A1E6A" w:rsidP="006A1E6A">
      <w:pPr>
        <w:pStyle w:val="StandardJKU"/>
        <w:rPr>
          <w:lang w:val="de-AT"/>
        </w:rPr>
      </w:pPr>
    </w:p>
    <w:p w14:paraId="4A679727" w14:textId="77777777"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need to have)</w:t>
      </w:r>
    </w:p>
    <w:p w14:paraId="031E9E65" w14:textId="77777777" w:rsidR="00F37658" w:rsidRDefault="00F37658" w:rsidP="00F37658">
      <w:pPr>
        <w:pStyle w:val="StandardJKU"/>
        <w:rPr>
          <w:lang w:val="de-AT"/>
        </w:rPr>
      </w:pPr>
    </w:p>
    <w:p w14:paraId="48AF3965" w14:textId="77777777" w:rsidR="00F37658" w:rsidRPr="007C33C4" w:rsidRDefault="00291FA3" w:rsidP="00F37658">
      <w:pPr>
        <w:pStyle w:val="berschrift4"/>
        <w:rPr>
          <w:i/>
          <w:sz w:val="20"/>
          <w:szCs w:val="20"/>
        </w:rPr>
      </w:pPr>
      <w:r>
        <w:rPr>
          <w:i/>
          <w:sz w:val="20"/>
          <w:szCs w:val="20"/>
        </w:rPr>
        <w:t>Sonstige Einschränkungen</w:t>
      </w:r>
    </w:p>
    <w:p w14:paraId="0539B416" w14:textId="77777777" w:rsidR="00C6226B" w:rsidRDefault="00C6226B" w:rsidP="00E4629B">
      <w:pPr>
        <w:pStyle w:val="StandardJKU"/>
        <w:rPr>
          <w:lang w:val="de-AT"/>
        </w:rPr>
      </w:pPr>
    </w:p>
    <w:p w14:paraId="11BE52B0" w14:textId="77777777" w:rsidR="00C6226B" w:rsidRPr="00AD4AE1" w:rsidRDefault="00C6226B" w:rsidP="00C6226B">
      <w:pPr>
        <w:pStyle w:val="StandardJKU"/>
        <w:numPr>
          <w:ilvl w:val="0"/>
          <w:numId w:val="12"/>
        </w:numPr>
        <w:rPr>
          <w:sz w:val="24"/>
          <w:lang w:val="en-US"/>
        </w:rPr>
      </w:pPr>
      <w:r w:rsidRPr="00AD4AE1">
        <w:rPr>
          <w:sz w:val="24"/>
          <w:lang w:val="en-US"/>
        </w:rPr>
        <w:t xml:space="preserve">Das Programm </w:t>
      </w:r>
      <w:r w:rsidR="00EE6B6A" w:rsidRPr="00AD4AE1">
        <w:rPr>
          <w:sz w:val="24"/>
          <w:lang w:val="en-US"/>
        </w:rPr>
        <w:t>soll</w:t>
      </w:r>
      <w:r w:rsidRPr="00AD4AE1">
        <w:rPr>
          <w:sz w:val="24"/>
          <w:lang w:val="en-US"/>
        </w:rPr>
        <w:t xml:space="preserve"> Open Source sein</w:t>
      </w:r>
      <w:r w:rsidR="00040083" w:rsidRPr="00AD4AE1">
        <w:rPr>
          <w:sz w:val="24"/>
          <w:lang w:val="en-US"/>
        </w:rPr>
        <w:t xml:space="preserve"> (need to have)</w:t>
      </w:r>
    </w:p>
    <w:p w14:paraId="4D76E13C" w14:textId="77777777"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need to have)</w:t>
      </w:r>
    </w:p>
    <w:p w14:paraId="64AB9695" w14:textId="77777777" w:rsidR="00DA1841" w:rsidRDefault="00DA1841" w:rsidP="00392E16">
      <w:pPr>
        <w:pStyle w:val="StandardJKU"/>
        <w:rPr>
          <w:lang w:val="de-AT"/>
        </w:rPr>
      </w:pPr>
    </w:p>
    <w:p w14:paraId="25BCBF87" w14:textId="77777777"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14:paraId="550C5903" w14:textId="77777777" w:rsidR="00BA74C2" w:rsidRDefault="00BA74C2" w:rsidP="00BA74C2">
      <w:pPr>
        <w:pStyle w:val="StandardJKU"/>
        <w:rPr>
          <w:lang w:val="de-AT"/>
        </w:rPr>
      </w:pPr>
    </w:p>
    <w:p w14:paraId="55BFA00E" w14:textId="77777777"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14:paraId="336C1C5E"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55890F79" w14:textId="77777777"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14:paraId="0623802F"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AF93BC8"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66771DAD" w14:textId="77777777" w:rsidR="00581D27" w:rsidRPr="00277375" w:rsidRDefault="001E0DEE" w:rsidP="00277375">
      <w:pPr>
        <w:pStyle w:val="StandardJKU"/>
        <w:rPr>
          <w:lang w:val="de-AT"/>
        </w:rPr>
      </w:pPr>
      <w:r>
        <w:rPr>
          <w:lang w:val="de-AT"/>
        </w:rPr>
        <w:t xml:space="preserve"> </w:t>
      </w:r>
    </w:p>
    <w:p w14:paraId="02BA74A1" w14:textId="77777777" w:rsidR="009532FC" w:rsidRPr="00D41CD9" w:rsidRDefault="005672F9" w:rsidP="0081671C">
      <w:pPr>
        <w:pStyle w:val="berschrift4"/>
        <w:rPr>
          <w:sz w:val="24"/>
        </w:rPr>
      </w:pPr>
      <w:r w:rsidRPr="00D41CD9">
        <w:rPr>
          <w:sz w:val="24"/>
        </w:rPr>
        <w:t>Spezifische Anforderungen</w:t>
      </w:r>
    </w:p>
    <w:p w14:paraId="461904DA" w14:textId="77777777" w:rsidR="00224708" w:rsidRDefault="00224708" w:rsidP="00224708">
      <w:pPr>
        <w:pStyle w:val="StandardJKU"/>
        <w:rPr>
          <w:lang w:val="de-AT"/>
        </w:rPr>
      </w:pPr>
    </w:p>
    <w:p w14:paraId="48DBFA29" w14:textId="77777777"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14:paraId="3A18D501" w14:textId="77777777" w:rsidR="003A36FB" w:rsidRDefault="003A36FB" w:rsidP="003A36FB">
      <w:pPr>
        <w:pStyle w:val="StandardJKU"/>
        <w:rPr>
          <w:lang w:val="de-AT"/>
        </w:rPr>
      </w:pPr>
    </w:p>
    <w:p w14:paraId="65B06698" w14:textId="77777777" w:rsidR="003A36FB" w:rsidRPr="006D76BB" w:rsidRDefault="003A36FB" w:rsidP="003A36FB">
      <w:pPr>
        <w:pStyle w:val="StandardJKU"/>
        <w:rPr>
          <w:b/>
          <w:i/>
          <w:sz w:val="20"/>
          <w:szCs w:val="20"/>
          <w:lang w:val="de-AT"/>
        </w:rPr>
      </w:pPr>
      <w:r w:rsidRPr="006D76BB">
        <w:rPr>
          <w:b/>
          <w:i/>
          <w:sz w:val="20"/>
          <w:szCs w:val="20"/>
          <w:lang w:val="de-AT"/>
        </w:rPr>
        <w:t>Funktionale Anforderungen</w:t>
      </w:r>
    </w:p>
    <w:p w14:paraId="3B5CD040" w14:textId="77777777" w:rsidR="00FE6DE9" w:rsidRPr="00FE6DE9" w:rsidRDefault="00FE6DE9" w:rsidP="00FE6DE9">
      <w:pPr>
        <w:pStyle w:val="StandardJKU"/>
        <w:rPr>
          <w:lang w:val="de-AT"/>
        </w:rPr>
      </w:pPr>
    </w:p>
    <w:p w14:paraId="72AE0AD4" w14:textId="77777777" w:rsidR="00D967EC" w:rsidRPr="00700A63" w:rsidRDefault="006807F5" w:rsidP="00D967EC">
      <w:pPr>
        <w:pStyle w:val="StandardJKU"/>
        <w:numPr>
          <w:ilvl w:val="0"/>
          <w:numId w:val="13"/>
        </w:numPr>
        <w:rPr>
          <w:sz w:val="24"/>
          <w:lang w:val="de-AT"/>
        </w:rPr>
      </w:pPr>
      <w:r w:rsidRPr="00700A63">
        <w:rPr>
          <w:sz w:val="24"/>
          <w:lang w:val="de-AT"/>
        </w:rPr>
        <w:t>Funktionelle Anforderung 1</w:t>
      </w:r>
    </w:p>
    <w:p w14:paraId="19E25038" w14:textId="77777777" w:rsidR="00D967EC" w:rsidRPr="00700A63" w:rsidRDefault="00D967EC" w:rsidP="00D967EC">
      <w:pPr>
        <w:pStyle w:val="StandardJKU"/>
        <w:rPr>
          <w:sz w:val="24"/>
          <w:lang w:val="de-AT"/>
        </w:rPr>
      </w:pPr>
    </w:p>
    <w:p w14:paraId="1A2C28B9" w14:textId="77777777"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2B22F369" w14:textId="77777777" w:rsidR="00243490" w:rsidRPr="00700A63" w:rsidRDefault="00D967EC" w:rsidP="00D967EC">
      <w:pPr>
        <w:pStyle w:val="StandardJKU"/>
        <w:rPr>
          <w:sz w:val="24"/>
          <w:lang w:val="de-AT"/>
        </w:rPr>
      </w:pPr>
      <w:r w:rsidRPr="00700A63">
        <w:rPr>
          <w:sz w:val="24"/>
          <w:lang w:val="de-AT"/>
        </w:rPr>
        <w:t>-need to have</w:t>
      </w:r>
    </w:p>
    <w:p w14:paraId="76E0D171" w14:textId="77777777" w:rsidR="004A5070" w:rsidRDefault="004A5070" w:rsidP="00D967EC">
      <w:pPr>
        <w:pStyle w:val="StandardJKU"/>
        <w:rPr>
          <w:lang w:val="de-AT"/>
        </w:rPr>
      </w:pPr>
    </w:p>
    <w:p w14:paraId="29CFD523" w14:textId="77777777"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14:paraId="25306793" w14:textId="77777777"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14:paraId="4D022D4C" w14:textId="77777777" w:rsidR="00C12693" w:rsidRPr="005A3FAD" w:rsidRDefault="00C12693" w:rsidP="00C12693">
      <w:pPr>
        <w:pStyle w:val="StandardJKU"/>
        <w:rPr>
          <w:sz w:val="24"/>
          <w:szCs w:val="24"/>
          <w:lang w:val="de-AT"/>
        </w:rPr>
      </w:pPr>
      <w:r w:rsidRPr="005A3FAD">
        <w:rPr>
          <w:sz w:val="24"/>
          <w:szCs w:val="24"/>
          <w:lang w:val="de-AT"/>
        </w:rPr>
        <w:t>-nice to have</w:t>
      </w:r>
    </w:p>
    <w:p w14:paraId="67908D9B" w14:textId="77777777" w:rsidR="00C12693" w:rsidRPr="005A3FAD" w:rsidRDefault="00C12693" w:rsidP="00D967EC">
      <w:pPr>
        <w:pStyle w:val="StandardJKU"/>
        <w:rPr>
          <w:sz w:val="24"/>
          <w:szCs w:val="24"/>
          <w:lang w:val="de-AT"/>
        </w:rPr>
      </w:pPr>
    </w:p>
    <w:p w14:paraId="2F955AB6" w14:textId="77777777"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14:paraId="0FC5C512" w14:textId="77777777"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14:paraId="31260BEC" w14:textId="77777777" w:rsidR="00D967EC" w:rsidRPr="005A3FAD" w:rsidRDefault="00243490" w:rsidP="00D967EC">
      <w:pPr>
        <w:pStyle w:val="StandardJKU"/>
        <w:rPr>
          <w:sz w:val="24"/>
          <w:szCs w:val="24"/>
          <w:lang w:val="de-AT"/>
        </w:rPr>
      </w:pPr>
      <w:r w:rsidRPr="005A3FAD">
        <w:rPr>
          <w:sz w:val="24"/>
          <w:szCs w:val="24"/>
          <w:lang w:val="de-AT"/>
        </w:rPr>
        <w:t>-nice to have</w:t>
      </w:r>
    </w:p>
    <w:p w14:paraId="1BA4220C" w14:textId="77777777" w:rsidR="00947D20" w:rsidRPr="005A3FAD" w:rsidRDefault="00947D20" w:rsidP="00D967EC">
      <w:pPr>
        <w:pStyle w:val="StandardJKU"/>
        <w:rPr>
          <w:sz w:val="24"/>
          <w:szCs w:val="24"/>
          <w:lang w:val="de-AT"/>
        </w:rPr>
      </w:pPr>
    </w:p>
    <w:p w14:paraId="02BADA83" w14:textId="77777777"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14:paraId="555D9740" w14:textId="77777777"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14:paraId="02804CEB" w14:textId="77777777" w:rsidR="00221D1B" w:rsidRPr="005A3FAD" w:rsidRDefault="00221D1B" w:rsidP="00221D1B">
      <w:pPr>
        <w:pStyle w:val="StandardJKU"/>
        <w:rPr>
          <w:sz w:val="24"/>
          <w:szCs w:val="24"/>
          <w:lang w:val="de-AT"/>
        </w:rPr>
      </w:pPr>
      <w:r w:rsidRPr="005A3FAD">
        <w:rPr>
          <w:sz w:val="24"/>
          <w:szCs w:val="24"/>
          <w:lang w:val="de-AT"/>
        </w:rPr>
        <w:t>-need to have</w:t>
      </w:r>
    </w:p>
    <w:p w14:paraId="0F13959C" w14:textId="77777777" w:rsidR="00947D20" w:rsidRPr="005A3FAD" w:rsidRDefault="00947D20" w:rsidP="00221D1B">
      <w:pPr>
        <w:pStyle w:val="StandardJKU"/>
        <w:rPr>
          <w:sz w:val="24"/>
          <w:szCs w:val="24"/>
          <w:lang w:val="de-AT"/>
        </w:rPr>
      </w:pPr>
    </w:p>
    <w:p w14:paraId="7D5F4B07" w14:textId="77777777"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14:paraId="4BCE35B7" w14:textId="77777777"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14:paraId="40EF9628" w14:textId="77777777" w:rsidR="005C5472" w:rsidRPr="005A3FAD" w:rsidRDefault="005C5472" w:rsidP="00E347EC">
      <w:pPr>
        <w:pStyle w:val="StandardJKU"/>
        <w:rPr>
          <w:sz w:val="24"/>
          <w:szCs w:val="24"/>
          <w:lang w:val="de-AT"/>
        </w:rPr>
      </w:pPr>
      <w:r w:rsidRPr="005A3FAD">
        <w:rPr>
          <w:sz w:val="24"/>
          <w:szCs w:val="24"/>
          <w:lang w:val="de-AT"/>
        </w:rPr>
        <w:t>-need to have</w:t>
      </w:r>
    </w:p>
    <w:p w14:paraId="42604CDB" w14:textId="77777777" w:rsidR="00915C5E" w:rsidRPr="005A3FAD" w:rsidRDefault="00915C5E" w:rsidP="00E347EC">
      <w:pPr>
        <w:pStyle w:val="StandardJKU"/>
        <w:rPr>
          <w:sz w:val="24"/>
          <w:szCs w:val="24"/>
          <w:lang w:val="de-AT"/>
        </w:rPr>
      </w:pPr>
    </w:p>
    <w:p w14:paraId="03713C9D" w14:textId="77777777"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14:paraId="2A2EF85A" w14:textId="77777777"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14:paraId="66FA59B4" w14:textId="77777777" w:rsidR="00915C5E" w:rsidRPr="005A3FAD" w:rsidRDefault="00915C5E" w:rsidP="00915C5E">
      <w:pPr>
        <w:pStyle w:val="StandardJKU"/>
        <w:rPr>
          <w:sz w:val="24"/>
          <w:szCs w:val="24"/>
          <w:lang w:val="de-AT"/>
        </w:rPr>
      </w:pPr>
      <w:r w:rsidRPr="005A3FAD">
        <w:rPr>
          <w:sz w:val="24"/>
          <w:szCs w:val="24"/>
          <w:lang w:val="de-AT"/>
        </w:rPr>
        <w:t>-need to have</w:t>
      </w:r>
    </w:p>
    <w:p w14:paraId="2D503365" w14:textId="77777777" w:rsidR="00915C5E" w:rsidRPr="005A3FAD" w:rsidRDefault="00915C5E" w:rsidP="00E347EC">
      <w:pPr>
        <w:pStyle w:val="StandardJKU"/>
        <w:rPr>
          <w:sz w:val="24"/>
          <w:szCs w:val="24"/>
          <w:lang w:val="de-AT"/>
        </w:rPr>
      </w:pPr>
    </w:p>
    <w:p w14:paraId="78D07DD5" w14:textId="77777777"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14:paraId="717853E7" w14:textId="77777777"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14:paraId="3037CB1E" w14:textId="77777777" w:rsidR="00221D1B" w:rsidRPr="005A3FAD" w:rsidRDefault="00221D1B" w:rsidP="00D967EC">
      <w:pPr>
        <w:pStyle w:val="StandardJKU"/>
        <w:rPr>
          <w:sz w:val="24"/>
          <w:szCs w:val="24"/>
          <w:lang w:val="de-AT"/>
        </w:rPr>
      </w:pPr>
    </w:p>
    <w:p w14:paraId="6777FDA9" w14:textId="77777777"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14:paraId="014B2C57" w14:textId="77777777"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14:paraId="3BF0C751" w14:textId="77777777" w:rsidR="001A33B7" w:rsidRPr="005A3FAD" w:rsidRDefault="001A33B7" w:rsidP="001A33B7">
      <w:pPr>
        <w:pStyle w:val="StandardJKU"/>
        <w:rPr>
          <w:sz w:val="24"/>
          <w:szCs w:val="24"/>
          <w:lang w:val="de-AT"/>
        </w:rPr>
      </w:pPr>
      <w:r w:rsidRPr="005A3FAD">
        <w:rPr>
          <w:sz w:val="24"/>
          <w:szCs w:val="24"/>
          <w:lang w:val="de-AT"/>
        </w:rPr>
        <w:t>-need to have</w:t>
      </w:r>
    </w:p>
    <w:p w14:paraId="1F1B53BB" w14:textId="77777777" w:rsidR="00DF2453" w:rsidRPr="005A3FAD" w:rsidRDefault="00DF2453" w:rsidP="001A33B7">
      <w:pPr>
        <w:pStyle w:val="StandardJKU"/>
        <w:rPr>
          <w:sz w:val="24"/>
          <w:szCs w:val="24"/>
          <w:lang w:val="de-AT"/>
        </w:rPr>
      </w:pPr>
    </w:p>
    <w:p w14:paraId="7668020D" w14:textId="77777777"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14:paraId="0F2393C1" w14:textId="77777777"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14:paraId="62E7FD4C" w14:textId="77777777" w:rsidR="00F33C77" w:rsidRPr="005A3FAD" w:rsidRDefault="00F33C77" w:rsidP="004A3AC7">
      <w:pPr>
        <w:pStyle w:val="StandardJKU"/>
        <w:spacing w:line="360" w:lineRule="auto"/>
        <w:rPr>
          <w:sz w:val="24"/>
          <w:szCs w:val="24"/>
          <w:lang w:val="de-AT"/>
        </w:rPr>
      </w:pPr>
    </w:p>
    <w:p w14:paraId="78ED3090" w14:textId="77777777"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14:paraId="3E6CE9FE" w14:textId="77777777" w:rsidR="00853ED8" w:rsidRPr="005A3FAD" w:rsidRDefault="00853ED8" w:rsidP="008A359D">
      <w:pPr>
        <w:pStyle w:val="StandardJKU"/>
        <w:ind w:left="720"/>
        <w:rPr>
          <w:sz w:val="24"/>
          <w:szCs w:val="24"/>
          <w:lang w:val="de-AT"/>
        </w:rPr>
      </w:pPr>
    </w:p>
    <w:p w14:paraId="73597B7A" w14:textId="77777777"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r w:rsidR="00F7189C" w:rsidRPr="005A3FAD">
        <w:rPr>
          <w:sz w:val="24"/>
          <w:szCs w:val="24"/>
          <w:lang w:val="de-AT"/>
        </w:rPr>
        <w:t xml:space="preserve">default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14:paraId="4AE2FF17" w14:textId="77777777" w:rsidR="00F33C77" w:rsidRPr="005A3FAD" w:rsidRDefault="00F33C77" w:rsidP="004A3AC7">
      <w:pPr>
        <w:pStyle w:val="StandardJKU"/>
        <w:spacing w:line="360" w:lineRule="auto"/>
        <w:rPr>
          <w:sz w:val="24"/>
          <w:szCs w:val="24"/>
          <w:lang w:val="de-AT"/>
        </w:rPr>
      </w:pPr>
    </w:p>
    <w:p w14:paraId="0160F44B"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nice to have</w:t>
      </w:r>
    </w:p>
    <w:p w14:paraId="7F889A0A" w14:textId="77777777" w:rsidR="008856D5" w:rsidRPr="005A3FAD" w:rsidRDefault="008856D5" w:rsidP="001A33B7">
      <w:pPr>
        <w:pStyle w:val="StandardJKU"/>
        <w:rPr>
          <w:sz w:val="24"/>
          <w:szCs w:val="24"/>
          <w:lang w:val="de-AT"/>
        </w:rPr>
      </w:pPr>
    </w:p>
    <w:p w14:paraId="368A65B3" w14:textId="77777777"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14:paraId="766C50FA" w14:textId="77777777"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14:paraId="346B7591" w14:textId="77777777" w:rsidR="008856D5" w:rsidRPr="005A3FAD" w:rsidRDefault="008856D5" w:rsidP="008856D5">
      <w:pPr>
        <w:pStyle w:val="StandardJKU"/>
        <w:rPr>
          <w:sz w:val="24"/>
          <w:szCs w:val="24"/>
          <w:lang w:val="de-AT"/>
        </w:rPr>
      </w:pPr>
      <w:r w:rsidRPr="005A3FAD">
        <w:rPr>
          <w:sz w:val="24"/>
          <w:szCs w:val="24"/>
          <w:lang w:val="de-AT"/>
        </w:rPr>
        <w:t>-nice to have</w:t>
      </w:r>
    </w:p>
    <w:p w14:paraId="198A0123" w14:textId="77777777" w:rsidR="00E83769" w:rsidRPr="005A3FAD" w:rsidRDefault="00E83769" w:rsidP="008856D5">
      <w:pPr>
        <w:pStyle w:val="StandardJKU"/>
        <w:rPr>
          <w:sz w:val="24"/>
          <w:szCs w:val="24"/>
          <w:lang w:val="de-AT"/>
        </w:rPr>
      </w:pPr>
    </w:p>
    <w:p w14:paraId="5E5A5DCD" w14:textId="77777777"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14:paraId="4BCD6341" w14:textId="77777777"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14:paraId="21659007" w14:textId="77777777" w:rsidR="008856D5" w:rsidRPr="005A3FAD" w:rsidRDefault="00E83769" w:rsidP="001A33B7">
      <w:pPr>
        <w:pStyle w:val="StandardJKU"/>
        <w:rPr>
          <w:sz w:val="24"/>
          <w:szCs w:val="24"/>
          <w:lang w:val="de-AT"/>
        </w:rPr>
      </w:pPr>
      <w:r w:rsidRPr="005A3FAD">
        <w:rPr>
          <w:sz w:val="24"/>
          <w:szCs w:val="24"/>
          <w:lang w:val="de-AT"/>
        </w:rPr>
        <w:t>-need to have</w:t>
      </w:r>
    </w:p>
    <w:p w14:paraId="50532719" w14:textId="77777777" w:rsidR="00EF2F7F" w:rsidRPr="005A3FAD" w:rsidRDefault="00EF2F7F" w:rsidP="001A33B7">
      <w:pPr>
        <w:pStyle w:val="StandardJKU"/>
        <w:rPr>
          <w:sz w:val="24"/>
          <w:szCs w:val="24"/>
          <w:lang w:val="de-AT"/>
        </w:rPr>
      </w:pPr>
    </w:p>
    <w:p w14:paraId="210FB9A8" w14:textId="77777777"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14:paraId="7352381F" w14:textId="77777777"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14:paraId="343FF227" w14:textId="77777777" w:rsidR="00EF2F7F" w:rsidRPr="005A3FAD" w:rsidRDefault="00EF2F7F" w:rsidP="00EF2F7F">
      <w:pPr>
        <w:pStyle w:val="StandardJKU"/>
        <w:rPr>
          <w:sz w:val="24"/>
          <w:szCs w:val="24"/>
          <w:lang w:val="de-AT"/>
        </w:rPr>
      </w:pPr>
      <w:r w:rsidRPr="005A3FAD">
        <w:rPr>
          <w:sz w:val="24"/>
          <w:szCs w:val="24"/>
          <w:lang w:val="de-AT"/>
        </w:rPr>
        <w:t>-need to have</w:t>
      </w:r>
    </w:p>
    <w:p w14:paraId="1439836F" w14:textId="77777777" w:rsidR="00FA638A" w:rsidRPr="005A3FAD" w:rsidRDefault="00FA638A" w:rsidP="00EF2F7F">
      <w:pPr>
        <w:pStyle w:val="StandardJKU"/>
        <w:rPr>
          <w:sz w:val="24"/>
          <w:szCs w:val="24"/>
          <w:lang w:val="de-AT"/>
        </w:rPr>
      </w:pPr>
    </w:p>
    <w:p w14:paraId="7D73F4D0" w14:textId="77777777"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14:paraId="6483D84E" w14:textId="77777777"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14:paraId="310E1535" w14:textId="77777777" w:rsidR="004938DF" w:rsidRPr="005A3FAD" w:rsidRDefault="004938DF" w:rsidP="004938DF">
      <w:pPr>
        <w:pStyle w:val="StandardJKU"/>
        <w:rPr>
          <w:sz w:val="24"/>
          <w:szCs w:val="24"/>
          <w:lang w:val="de-AT"/>
        </w:rPr>
      </w:pPr>
      <w:r w:rsidRPr="005A3FAD">
        <w:rPr>
          <w:sz w:val="24"/>
          <w:szCs w:val="24"/>
          <w:lang w:val="de-AT"/>
        </w:rPr>
        <w:t>-need to have</w:t>
      </w:r>
    </w:p>
    <w:p w14:paraId="0450692D" w14:textId="77777777" w:rsidR="003F20E3" w:rsidRPr="005A3FAD" w:rsidRDefault="003F20E3" w:rsidP="003F20E3">
      <w:pPr>
        <w:pStyle w:val="StandardJKU"/>
        <w:rPr>
          <w:sz w:val="24"/>
          <w:szCs w:val="24"/>
          <w:lang w:val="de-AT"/>
        </w:rPr>
      </w:pPr>
    </w:p>
    <w:p w14:paraId="1BDF8B70" w14:textId="77777777"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14:paraId="69F501FB" w14:textId="77777777"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14:paraId="7759E028" w14:textId="77777777" w:rsidR="003F20E3" w:rsidRPr="005A3FAD" w:rsidRDefault="003F20E3" w:rsidP="003F20E3">
      <w:pPr>
        <w:pStyle w:val="StandardJKU"/>
        <w:rPr>
          <w:sz w:val="24"/>
          <w:szCs w:val="24"/>
          <w:lang w:val="de-AT"/>
        </w:rPr>
      </w:pPr>
      <w:r w:rsidRPr="005A3FAD">
        <w:rPr>
          <w:sz w:val="24"/>
          <w:szCs w:val="24"/>
          <w:lang w:val="de-AT"/>
        </w:rPr>
        <w:t>-need to have</w:t>
      </w:r>
    </w:p>
    <w:p w14:paraId="4DF966E6" w14:textId="77777777" w:rsidR="00F54844" w:rsidRPr="005A3FAD" w:rsidRDefault="00F54844" w:rsidP="003F20E3">
      <w:pPr>
        <w:pStyle w:val="StandardJKU"/>
        <w:rPr>
          <w:sz w:val="24"/>
          <w:szCs w:val="24"/>
          <w:lang w:val="de-AT"/>
        </w:rPr>
      </w:pPr>
    </w:p>
    <w:p w14:paraId="73ED75DF" w14:textId="77777777"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14:paraId="77CFD090" w14:textId="77777777"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14:paraId="7A811B85" w14:textId="77777777" w:rsidR="003F20E3" w:rsidRPr="005A3FAD" w:rsidRDefault="003F20E3" w:rsidP="003F20E3">
      <w:pPr>
        <w:pStyle w:val="StandardJKU"/>
        <w:rPr>
          <w:sz w:val="24"/>
          <w:szCs w:val="24"/>
          <w:lang w:val="de-AT"/>
        </w:rPr>
      </w:pPr>
      <w:r w:rsidRPr="005A3FAD">
        <w:rPr>
          <w:sz w:val="24"/>
          <w:szCs w:val="24"/>
          <w:lang w:val="de-AT"/>
        </w:rPr>
        <w:t>-need to have</w:t>
      </w:r>
    </w:p>
    <w:p w14:paraId="4609BD38" w14:textId="77777777" w:rsidR="00F54844" w:rsidRPr="005A3FAD" w:rsidRDefault="00F54844" w:rsidP="003F20E3">
      <w:pPr>
        <w:pStyle w:val="StandardJKU"/>
        <w:rPr>
          <w:sz w:val="24"/>
          <w:szCs w:val="24"/>
          <w:lang w:val="de-AT"/>
        </w:rPr>
      </w:pPr>
    </w:p>
    <w:p w14:paraId="7EACE994" w14:textId="77777777"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14:paraId="4A89C39B" w14:textId="77777777"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14:paraId="2222006E" w14:textId="77777777" w:rsidR="003F20E3" w:rsidRPr="005A3FAD" w:rsidRDefault="003F20E3" w:rsidP="003F20E3">
      <w:pPr>
        <w:pStyle w:val="StandardJKU"/>
        <w:rPr>
          <w:sz w:val="24"/>
          <w:szCs w:val="24"/>
          <w:lang w:val="de-AT"/>
        </w:rPr>
      </w:pPr>
      <w:r w:rsidRPr="005A3FAD">
        <w:rPr>
          <w:sz w:val="24"/>
          <w:szCs w:val="24"/>
          <w:lang w:val="de-AT"/>
        </w:rPr>
        <w:t>-need to have</w:t>
      </w:r>
    </w:p>
    <w:p w14:paraId="0D773DC0" w14:textId="77777777" w:rsidR="00FA638A" w:rsidRPr="005A3FAD" w:rsidRDefault="00FA638A" w:rsidP="00EF2F7F">
      <w:pPr>
        <w:pStyle w:val="StandardJKU"/>
        <w:rPr>
          <w:sz w:val="24"/>
          <w:szCs w:val="24"/>
          <w:lang w:val="de-AT"/>
        </w:rPr>
      </w:pPr>
    </w:p>
    <w:p w14:paraId="3288B4A9" w14:textId="77777777"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14:paraId="41877CEE" w14:textId="77777777" w:rsidR="009D203A" w:rsidRPr="005A3FAD" w:rsidRDefault="009D203A" w:rsidP="009D203A">
      <w:pPr>
        <w:pStyle w:val="StandardJKU"/>
        <w:rPr>
          <w:sz w:val="24"/>
          <w:szCs w:val="24"/>
          <w:lang w:val="de-AT"/>
        </w:rPr>
      </w:pPr>
      <w:r w:rsidRPr="005A3FAD">
        <w:rPr>
          <w:sz w:val="24"/>
          <w:szCs w:val="24"/>
          <w:lang w:val="de-AT"/>
        </w:rPr>
        <w:t xml:space="preserve">Das Programm soll in der Lage sein, Kunden, die nicht auf eine Einladung geantwortet haben, einen „Reminder“ zu schicken. </w:t>
      </w:r>
    </w:p>
    <w:p w14:paraId="05D07F85" w14:textId="77777777" w:rsidR="009D203A" w:rsidRPr="005A3FAD" w:rsidRDefault="009D203A" w:rsidP="009D203A">
      <w:pPr>
        <w:pStyle w:val="StandardJKU"/>
        <w:rPr>
          <w:sz w:val="24"/>
          <w:szCs w:val="24"/>
          <w:lang w:val="de-AT"/>
        </w:rPr>
      </w:pPr>
      <w:r w:rsidRPr="005A3FAD">
        <w:rPr>
          <w:sz w:val="24"/>
          <w:szCs w:val="24"/>
          <w:lang w:val="de-AT"/>
        </w:rPr>
        <w:t>-nice to have</w:t>
      </w:r>
    </w:p>
    <w:p w14:paraId="2AB8C89D" w14:textId="77777777" w:rsidR="00FA638A" w:rsidRPr="005A3FAD" w:rsidRDefault="00FA638A" w:rsidP="00EF2F7F">
      <w:pPr>
        <w:pStyle w:val="StandardJKU"/>
        <w:rPr>
          <w:sz w:val="24"/>
          <w:szCs w:val="24"/>
          <w:lang w:val="de-AT"/>
        </w:rPr>
      </w:pPr>
    </w:p>
    <w:p w14:paraId="0DF50AD3" w14:textId="77777777" w:rsidR="00DE55FD" w:rsidRPr="005A3FAD" w:rsidRDefault="00DE55FD" w:rsidP="00BA74C2">
      <w:pPr>
        <w:pStyle w:val="StandardJKU"/>
        <w:rPr>
          <w:sz w:val="24"/>
          <w:szCs w:val="24"/>
          <w:lang w:val="de-AT"/>
        </w:rPr>
      </w:pPr>
    </w:p>
    <w:p w14:paraId="0CAD07B0" w14:textId="77777777"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14:paraId="650CA5E7" w14:textId="77777777"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14:paraId="31458D40" w14:textId="77777777" w:rsidR="00095F64" w:rsidRPr="005A3FAD" w:rsidRDefault="00095F64" w:rsidP="00783112">
      <w:pPr>
        <w:pStyle w:val="StandardJKU"/>
        <w:rPr>
          <w:sz w:val="24"/>
          <w:szCs w:val="24"/>
          <w:lang w:val="de-AT"/>
        </w:rPr>
      </w:pPr>
      <w:r w:rsidRPr="005A3FAD">
        <w:rPr>
          <w:sz w:val="24"/>
          <w:szCs w:val="24"/>
          <w:lang w:val="de-AT"/>
        </w:rPr>
        <w:t>-need to have</w:t>
      </w:r>
    </w:p>
    <w:p w14:paraId="54488D2A" w14:textId="77777777" w:rsidR="00305ACC" w:rsidRPr="005A3FAD" w:rsidRDefault="00305ACC" w:rsidP="00783112">
      <w:pPr>
        <w:pStyle w:val="StandardJKU"/>
        <w:rPr>
          <w:sz w:val="24"/>
          <w:szCs w:val="24"/>
          <w:lang w:val="de-AT"/>
        </w:rPr>
      </w:pPr>
    </w:p>
    <w:p w14:paraId="7E5C77F2" w14:textId="77777777"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14:paraId="3C726A23" w14:textId="77777777"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14:paraId="0C5E97DC" w14:textId="77777777" w:rsidR="005033B2" w:rsidRPr="005A3FAD" w:rsidRDefault="0024251C" w:rsidP="001810FD">
      <w:pPr>
        <w:pStyle w:val="StandardJKU"/>
        <w:rPr>
          <w:sz w:val="24"/>
          <w:szCs w:val="24"/>
          <w:lang w:val="de-AT"/>
        </w:rPr>
      </w:pPr>
      <w:r w:rsidRPr="005A3FAD">
        <w:rPr>
          <w:sz w:val="24"/>
          <w:szCs w:val="24"/>
          <w:lang w:val="de-AT"/>
        </w:rPr>
        <w:t>-need to have</w:t>
      </w:r>
    </w:p>
    <w:p w14:paraId="23F48FEA" w14:textId="77777777" w:rsidR="00B5370C" w:rsidRPr="005A3FAD" w:rsidRDefault="00B5370C" w:rsidP="00B5370C">
      <w:pPr>
        <w:pStyle w:val="StandardJKU"/>
        <w:rPr>
          <w:sz w:val="24"/>
          <w:szCs w:val="24"/>
          <w:lang w:val="de-AT"/>
        </w:rPr>
      </w:pPr>
    </w:p>
    <w:p w14:paraId="7841D84D" w14:textId="77777777"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14:paraId="1113E914" w14:textId="77777777"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14:paraId="43E15558" w14:textId="77777777" w:rsidR="003D72B2" w:rsidRPr="005A3FAD" w:rsidRDefault="00966884" w:rsidP="00CE4F78">
      <w:pPr>
        <w:pStyle w:val="StandardJKU"/>
        <w:rPr>
          <w:sz w:val="24"/>
          <w:szCs w:val="24"/>
          <w:lang w:val="de-AT"/>
        </w:rPr>
      </w:pPr>
      <w:r w:rsidRPr="005A3FAD">
        <w:rPr>
          <w:sz w:val="24"/>
          <w:szCs w:val="24"/>
          <w:lang w:val="de-AT"/>
        </w:rPr>
        <w:t>-need to have</w:t>
      </w:r>
    </w:p>
    <w:p w14:paraId="3693E9D6" w14:textId="77777777" w:rsidR="00F54844" w:rsidRPr="005A3FAD" w:rsidRDefault="00F54844" w:rsidP="00CE4F78">
      <w:pPr>
        <w:pStyle w:val="StandardJKU"/>
        <w:rPr>
          <w:sz w:val="24"/>
          <w:szCs w:val="24"/>
          <w:lang w:val="de-AT"/>
        </w:rPr>
      </w:pPr>
    </w:p>
    <w:p w14:paraId="637E7A8D" w14:textId="77777777"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14:paraId="06305BD4" w14:textId="77777777"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14:paraId="083F7703" w14:textId="77777777" w:rsidR="004977E4" w:rsidRPr="005A3FAD" w:rsidRDefault="004977E4" w:rsidP="009A5A87">
      <w:pPr>
        <w:pStyle w:val="StandardJKU"/>
        <w:rPr>
          <w:sz w:val="24"/>
          <w:szCs w:val="24"/>
          <w:lang w:val="de-AT"/>
        </w:rPr>
      </w:pPr>
      <w:r w:rsidRPr="005A3FAD">
        <w:rPr>
          <w:sz w:val="24"/>
          <w:szCs w:val="24"/>
          <w:lang w:val="de-AT"/>
        </w:rPr>
        <w:t>-nice to have</w:t>
      </w:r>
    </w:p>
    <w:p w14:paraId="05C55AE7" w14:textId="77777777" w:rsidR="00F54844" w:rsidRPr="005A3FAD" w:rsidRDefault="00F54844" w:rsidP="009A5A87">
      <w:pPr>
        <w:pStyle w:val="StandardJKU"/>
        <w:rPr>
          <w:sz w:val="24"/>
          <w:szCs w:val="24"/>
          <w:lang w:val="de-AT"/>
        </w:rPr>
      </w:pPr>
    </w:p>
    <w:p w14:paraId="7F3CF4DB" w14:textId="77777777"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14:paraId="608A6473" w14:textId="77777777"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14:paraId="383C8963" w14:textId="77777777" w:rsidR="008B35F6" w:rsidRPr="005A3FAD" w:rsidRDefault="00951214" w:rsidP="008B35F6">
      <w:pPr>
        <w:pStyle w:val="StandardJKU"/>
        <w:rPr>
          <w:sz w:val="24"/>
          <w:szCs w:val="24"/>
          <w:lang w:val="de-AT"/>
        </w:rPr>
      </w:pPr>
      <w:r w:rsidRPr="005A3FAD">
        <w:rPr>
          <w:sz w:val="24"/>
          <w:szCs w:val="24"/>
          <w:lang w:val="de-AT"/>
        </w:rPr>
        <w:t>-nice to have</w:t>
      </w:r>
    </w:p>
    <w:p w14:paraId="056F6D3D" w14:textId="77777777" w:rsidR="00F54844" w:rsidRPr="005A3FAD" w:rsidRDefault="00F54844" w:rsidP="008B35F6">
      <w:pPr>
        <w:pStyle w:val="StandardJKU"/>
        <w:rPr>
          <w:sz w:val="24"/>
          <w:szCs w:val="24"/>
          <w:lang w:val="de-AT"/>
        </w:rPr>
      </w:pPr>
    </w:p>
    <w:p w14:paraId="1EBE8192" w14:textId="77777777"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14:paraId="0D7D91AA" w14:textId="77777777"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14:paraId="2549CF25" w14:textId="77777777" w:rsidR="00322523" w:rsidRPr="005A3FAD" w:rsidRDefault="00413180" w:rsidP="00322523">
      <w:pPr>
        <w:pStyle w:val="StandardJKU"/>
        <w:rPr>
          <w:sz w:val="24"/>
          <w:szCs w:val="24"/>
          <w:lang w:val="de-AT"/>
        </w:rPr>
      </w:pPr>
      <w:r w:rsidRPr="005A3FAD">
        <w:rPr>
          <w:sz w:val="24"/>
          <w:szCs w:val="24"/>
          <w:lang w:val="de-AT"/>
        </w:rPr>
        <w:t>-nice to have</w:t>
      </w:r>
    </w:p>
    <w:p w14:paraId="1B9C949D" w14:textId="77777777" w:rsidR="00F54844" w:rsidRPr="005A3FAD" w:rsidRDefault="00F54844" w:rsidP="00322523">
      <w:pPr>
        <w:pStyle w:val="StandardJKU"/>
        <w:rPr>
          <w:sz w:val="24"/>
          <w:szCs w:val="24"/>
          <w:lang w:val="de-AT"/>
        </w:rPr>
      </w:pPr>
    </w:p>
    <w:p w14:paraId="60FDFA2A" w14:textId="77777777"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14:paraId="0A7300C4" w14:textId="77777777"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14:paraId="78F11B11" w14:textId="77777777" w:rsidR="00723822" w:rsidRPr="005A3FAD" w:rsidRDefault="004F2B46" w:rsidP="00F95B31">
      <w:pPr>
        <w:pStyle w:val="StandardJKU"/>
        <w:rPr>
          <w:sz w:val="24"/>
          <w:szCs w:val="24"/>
          <w:lang w:val="de-AT"/>
        </w:rPr>
      </w:pPr>
      <w:r w:rsidRPr="005A3FAD">
        <w:rPr>
          <w:sz w:val="24"/>
          <w:szCs w:val="24"/>
          <w:lang w:val="de-AT"/>
        </w:rPr>
        <w:t>-nice to ha</w:t>
      </w:r>
      <w:r w:rsidR="00F95B31" w:rsidRPr="005A3FAD">
        <w:rPr>
          <w:sz w:val="24"/>
          <w:szCs w:val="24"/>
          <w:lang w:val="de-AT"/>
        </w:rPr>
        <w:t>ve</w:t>
      </w:r>
    </w:p>
    <w:p w14:paraId="54A86066" w14:textId="77777777" w:rsidR="00723822" w:rsidRDefault="00723822" w:rsidP="00D33334">
      <w:pPr>
        <w:pStyle w:val="StandardJKU"/>
        <w:rPr>
          <w:lang w:val="de-AT"/>
        </w:rPr>
      </w:pPr>
    </w:p>
    <w:p w14:paraId="5A870165" w14:textId="77777777"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14:paraId="084D5F74" w14:textId="77777777" w:rsidR="00D22B48" w:rsidRPr="006D76BB" w:rsidRDefault="00D22B48" w:rsidP="00973809">
      <w:pPr>
        <w:pStyle w:val="StandardJKU"/>
        <w:rPr>
          <w:b/>
          <w:i/>
          <w:sz w:val="20"/>
          <w:szCs w:val="20"/>
          <w:lang w:val="de-AT"/>
        </w:rPr>
      </w:pPr>
    </w:p>
    <w:p w14:paraId="1B539DDD" w14:textId="77777777"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14:paraId="71DBEE04" w14:textId="77777777" w:rsidR="00345C7F" w:rsidRPr="002B2A44" w:rsidRDefault="00345C7F" w:rsidP="00345C7F">
      <w:pPr>
        <w:pStyle w:val="StandardJKU"/>
        <w:rPr>
          <w:sz w:val="24"/>
          <w:szCs w:val="24"/>
          <w:lang w:val="de-AT"/>
        </w:rPr>
      </w:pPr>
    </w:p>
    <w:p w14:paraId="1D46FB47" w14:textId="77777777"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14:paraId="472294F4" w14:textId="77777777" w:rsidR="009F7FF3" w:rsidRPr="002B2A44" w:rsidRDefault="009F7FF3" w:rsidP="009F7FF3">
      <w:pPr>
        <w:pStyle w:val="StandardJKU"/>
        <w:rPr>
          <w:sz w:val="24"/>
          <w:szCs w:val="24"/>
          <w:lang w:val="de-AT"/>
        </w:rPr>
      </w:pPr>
      <w:r w:rsidRPr="002B2A44">
        <w:rPr>
          <w:sz w:val="24"/>
          <w:szCs w:val="24"/>
          <w:lang w:val="de-AT"/>
        </w:rPr>
        <w:lastRenderedPageBreak/>
        <w:t>-need to have</w:t>
      </w:r>
    </w:p>
    <w:p w14:paraId="14B93D65" w14:textId="77777777" w:rsidR="004F2AE3" w:rsidRPr="005D0D2D" w:rsidRDefault="004F2AE3" w:rsidP="009F7FF3">
      <w:pPr>
        <w:pStyle w:val="StandardJKU"/>
        <w:rPr>
          <w:lang w:val="de-AT"/>
        </w:rPr>
      </w:pPr>
    </w:p>
    <w:p w14:paraId="2174FC9F" w14:textId="77777777"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14:paraId="200C2AB1" w14:textId="77777777" w:rsidR="002D02EC" w:rsidRPr="002D02EC" w:rsidRDefault="002D02EC" w:rsidP="002D02EC">
      <w:pPr>
        <w:pStyle w:val="StandardJKU"/>
        <w:rPr>
          <w:b/>
          <w:i/>
          <w:sz w:val="24"/>
          <w:szCs w:val="20"/>
        </w:rPr>
      </w:pPr>
    </w:p>
    <w:p w14:paraId="0DCE945B"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491E288C" w14:textId="77777777" w:rsidR="002D02EC" w:rsidRPr="003E3B3C" w:rsidRDefault="002D02EC" w:rsidP="002D02EC">
      <w:pPr>
        <w:pStyle w:val="StandardJKU"/>
        <w:rPr>
          <w:sz w:val="24"/>
          <w:lang w:val="de-AT"/>
        </w:rPr>
      </w:pPr>
    </w:p>
    <w:p w14:paraId="2506534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7EB4E0FE" w14:textId="77777777"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14:paraId="7C285E31" w14:textId="77777777"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14:paraId="33B269A0" w14:textId="77777777"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14:paraId="5E8AE149" w14:textId="77777777" w:rsidR="008B2C0B" w:rsidRDefault="008B2C0B" w:rsidP="001809F2">
      <w:pPr>
        <w:pStyle w:val="StandardJKU"/>
        <w:spacing w:line="360" w:lineRule="auto"/>
        <w:rPr>
          <w:lang w:val="de-AT"/>
        </w:rPr>
      </w:pPr>
    </w:p>
    <w:p w14:paraId="10F19646"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1F1EAC5C" w14:textId="77777777" w:rsidR="00E5760A" w:rsidRPr="00D969DA" w:rsidRDefault="00E5760A" w:rsidP="00E5760A">
      <w:pPr>
        <w:pStyle w:val="StandardJKU"/>
        <w:rPr>
          <w:sz w:val="24"/>
          <w:lang w:val="de-AT"/>
        </w:rPr>
      </w:pPr>
    </w:p>
    <w:p w14:paraId="76C71059" w14:textId="77777777" w:rsidR="00473206" w:rsidRPr="00D969DA" w:rsidRDefault="00E5760A" w:rsidP="00D969DA">
      <w:pPr>
        <w:pStyle w:val="StandardJKU"/>
        <w:rPr>
          <w:sz w:val="24"/>
          <w:lang w:val="de-AT"/>
        </w:rPr>
      </w:pPr>
      <w:r w:rsidRPr="00D969DA">
        <w:rPr>
          <w:sz w:val="24"/>
          <w:lang w:val="de-AT"/>
        </w:rPr>
        <w:t>Das Programm bzw. die Datenbanken sollten jederzeit verfügbar sein.</w:t>
      </w:r>
    </w:p>
    <w:p w14:paraId="4DCB18BF" w14:textId="77777777" w:rsidR="00473206" w:rsidRPr="00D969DA" w:rsidRDefault="00473206" w:rsidP="001809F2">
      <w:pPr>
        <w:pStyle w:val="StandardJKU"/>
        <w:spacing w:line="360" w:lineRule="auto"/>
        <w:rPr>
          <w:sz w:val="24"/>
          <w:lang w:val="de-AT"/>
        </w:rPr>
      </w:pPr>
    </w:p>
    <w:p w14:paraId="03813F51"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1066B76F" w14:textId="77777777" w:rsidR="00FF7073" w:rsidRPr="00D969DA" w:rsidRDefault="00FF7073" w:rsidP="00FF7073">
      <w:pPr>
        <w:pStyle w:val="StandardJKU"/>
        <w:spacing w:line="360" w:lineRule="auto"/>
        <w:rPr>
          <w:sz w:val="24"/>
          <w:lang w:val="de-AT"/>
        </w:rPr>
      </w:pPr>
    </w:p>
    <w:p w14:paraId="4F97C8DB" w14:textId="77777777"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nice to have)</w:t>
      </w:r>
    </w:p>
    <w:p w14:paraId="0D0167DB" w14:textId="77777777" w:rsidR="005E1719" w:rsidRDefault="005E1719" w:rsidP="00F55C8D">
      <w:pPr>
        <w:pStyle w:val="StandardJKU"/>
        <w:spacing w:line="360" w:lineRule="auto"/>
        <w:rPr>
          <w:sz w:val="24"/>
          <w:lang w:val="de-AT"/>
        </w:rPr>
      </w:pPr>
    </w:p>
    <w:p w14:paraId="09F9FE6D" w14:textId="77777777" w:rsidR="00A3785A" w:rsidRPr="00F55C8D" w:rsidRDefault="00A3785A" w:rsidP="00F55C8D">
      <w:pPr>
        <w:pStyle w:val="StandardJKU"/>
        <w:spacing w:line="360" w:lineRule="auto"/>
        <w:rPr>
          <w:sz w:val="24"/>
          <w:lang w:val="de-AT"/>
        </w:rPr>
      </w:pPr>
    </w:p>
    <w:p w14:paraId="56A2421C" w14:textId="77777777" w:rsidR="00DE214A" w:rsidRDefault="00DE214A" w:rsidP="004E26CA">
      <w:pPr>
        <w:pStyle w:val="berschrift2"/>
      </w:pPr>
      <w:bookmarkStart w:id="25" w:name="_Toc509819595"/>
      <w:bookmarkStart w:id="26" w:name="_Toc11677820"/>
      <w:r w:rsidRPr="00BA4BC7">
        <w:lastRenderedPageBreak/>
        <w:t>Vorgehensmodell</w:t>
      </w:r>
      <w:bookmarkEnd w:id="25"/>
      <w:bookmarkEnd w:id="26"/>
    </w:p>
    <w:p w14:paraId="29CF13F3" w14:textId="77777777" w:rsidR="00CF7DC5" w:rsidRPr="00CF7DC5" w:rsidRDefault="00CF7DC5" w:rsidP="00CF7DC5">
      <w:pPr>
        <w:pStyle w:val="StandardJKU"/>
      </w:pPr>
    </w:p>
    <w:p w14:paraId="083D1AB6"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B366BE5" w14:textId="77777777" w:rsidR="00F20CA9" w:rsidRPr="00AC7937" w:rsidRDefault="00F20CA9" w:rsidP="00F20CA9">
      <w:pPr>
        <w:pStyle w:val="StandardJKU"/>
        <w:spacing w:line="360" w:lineRule="auto"/>
        <w:rPr>
          <w:sz w:val="24"/>
          <w:szCs w:val="24"/>
        </w:rPr>
      </w:pPr>
    </w:p>
    <w:p w14:paraId="61D5F75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687FE6C7" w14:textId="77777777" w:rsidR="00F55C8D" w:rsidRDefault="00F55C8D" w:rsidP="00F55C8D">
      <w:pPr>
        <w:pStyle w:val="StandardJKU"/>
      </w:pPr>
    </w:p>
    <w:p w14:paraId="0DC55662" w14:textId="77777777" w:rsidR="003E1FBD" w:rsidRDefault="003E1FBD" w:rsidP="003E1FBD">
      <w:pPr>
        <w:pStyle w:val="berschrift2"/>
      </w:pPr>
      <w:bookmarkStart w:id="27" w:name="_Toc11677821"/>
      <w:r>
        <w:t>Planung der Umsetzung</w:t>
      </w:r>
      <w:bookmarkEnd w:id="27"/>
    </w:p>
    <w:p w14:paraId="668FAB44" w14:textId="77777777" w:rsidR="000324A0" w:rsidRDefault="000324A0" w:rsidP="000324A0">
      <w:pPr>
        <w:pStyle w:val="StandardJKU"/>
      </w:pPr>
    </w:p>
    <w:p w14:paraId="30AA3C5A"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DDA0AB6" w14:textId="77777777" w:rsidR="0021415C" w:rsidRPr="00A3785A" w:rsidRDefault="0021415C" w:rsidP="00A3785A">
      <w:pPr>
        <w:pStyle w:val="StandardJKU"/>
        <w:spacing w:line="360" w:lineRule="auto"/>
        <w:rPr>
          <w:sz w:val="24"/>
        </w:rPr>
      </w:pPr>
    </w:p>
    <w:p w14:paraId="00D99C92"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37584636" w14:textId="77777777" w:rsidR="00F91C46" w:rsidRPr="00A3785A" w:rsidRDefault="00F91C46" w:rsidP="00A3785A">
      <w:pPr>
        <w:pStyle w:val="StandardJKU"/>
        <w:spacing w:line="360" w:lineRule="auto"/>
        <w:ind w:left="785"/>
        <w:rPr>
          <w:sz w:val="8"/>
        </w:rPr>
      </w:pPr>
    </w:p>
    <w:p w14:paraId="508A4FCC" w14:textId="77777777"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bzw.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652423A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367939CD" w14:textId="77777777" w:rsidR="00E03B4B" w:rsidRPr="00A3785A" w:rsidRDefault="00E03B4B" w:rsidP="00A3785A">
      <w:pPr>
        <w:pStyle w:val="StandardJKU"/>
        <w:spacing w:line="360" w:lineRule="auto"/>
        <w:rPr>
          <w:sz w:val="24"/>
        </w:rPr>
      </w:pPr>
      <w:r w:rsidRPr="00A3785A">
        <w:rPr>
          <w:sz w:val="24"/>
        </w:rPr>
        <w:t>In diesem Schritt mach man sich mit der CRM-Software, durch das Durchlesen vom Benutzerhandbuch und den verschiedenen Tutorials, vertraut.</w:t>
      </w:r>
    </w:p>
    <w:p w14:paraId="63AB4FC7"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3E206B1F"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7CBA5854" w14:textId="77777777" w:rsidR="00E03B4B" w:rsidRPr="00A3785A" w:rsidRDefault="00E03B4B" w:rsidP="00A3785A">
      <w:pPr>
        <w:pStyle w:val="StandardJKU"/>
        <w:spacing w:line="360" w:lineRule="auto"/>
        <w:ind w:left="425"/>
        <w:rPr>
          <w:sz w:val="24"/>
        </w:rPr>
      </w:pPr>
    </w:p>
    <w:p w14:paraId="13DB8714" w14:textId="77777777" w:rsidR="00E03B4B" w:rsidRPr="00A3785A" w:rsidRDefault="00E03B4B" w:rsidP="00A3785A">
      <w:pPr>
        <w:pStyle w:val="StandardJKU"/>
        <w:spacing w:line="360" w:lineRule="auto"/>
        <w:ind w:left="425"/>
        <w:rPr>
          <w:sz w:val="24"/>
        </w:rPr>
      </w:pPr>
      <w:r w:rsidRPr="00A3785A">
        <w:rPr>
          <w:sz w:val="24"/>
        </w:rPr>
        <w:t>3. Installation am Server</w:t>
      </w:r>
    </w:p>
    <w:p w14:paraId="67D9C7C8"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28D2225E" w14:textId="77777777" w:rsidR="00E03B4B" w:rsidRPr="00A3785A" w:rsidRDefault="00E03B4B" w:rsidP="00A3785A">
      <w:pPr>
        <w:pStyle w:val="StandardJKU"/>
        <w:spacing w:line="360" w:lineRule="auto"/>
        <w:ind w:left="425"/>
        <w:rPr>
          <w:sz w:val="24"/>
        </w:rPr>
      </w:pPr>
      <w:r w:rsidRPr="00A3785A">
        <w:rPr>
          <w:sz w:val="24"/>
        </w:rPr>
        <w:t>3.1. On-premise Lösung</w:t>
      </w:r>
    </w:p>
    <w:p w14:paraId="207D3A68"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7F365B7A" w14:textId="77777777" w:rsidR="00E03B4B" w:rsidRPr="00A3785A" w:rsidRDefault="00E03B4B" w:rsidP="00A3785A">
      <w:pPr>
        <w:pStyle w:val="StandardJKU"/>
        <w:spacing w:line="360" w:lineRule="auto"/>
        <w:ind w:left="425"/>
        <w:rPr>
          <w:sz w:val="24"/>
        </w:rPr>
      </w:pPr>
    </w:p>
    <w:p w14:paraId="63606442" w14:textId="77777777" w:rsidR="00E03B4B" w:rsidRPr="00A3785A" w:rsidRDefault="00DD2163" w:rsidP="00A3785A">
      <w:pPr>
        <w:pStyle w:val="StandardJKU"/>
        <w:spacing w:line="360" w:lineRule="auto"/>
        <w:ind w:left="425"/>
        <w:rPr>
          <w:sz w:val="24"/>
        </w:rPr>
      </w:pPr>
      <w:r w:rsidRPr="00A3785A">
        <w:rPr>
          <w:sz w:val="24"/>
        </w:rPr>
        <w:t>4. Datenexport &amp; -import</w:t>
      </w:r>
    </w:p>
    <w:p w14:paraId="03F32B72" w14:textId="77777777" w:rsidR="00DD2163" w:rsidRPr="00A3785A" w:rsidRDefault="00DD2163" w:rsidP="00A3785A">
      <w:pPr>
        <w:pStyle w:val="StandardJKU"/>
        <w:spacing w:line="360" w:lineRule="auto"/>
        <w:ind w:left="425"/>
        <w:rPr>
          <w:sz w:val="24"/>
        </w:rPr>
      </w:pPr>
      <w:r w:rsidRPr="00A3785A">
        <w:rPr>
          <w:sz w:val="24"/>
        </w:rPr>
        <w:t>4.1. Export des Altsystems</w:t>
      </w:r>
    </w:p>
    <w:p w14:paraId="22D6645F"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Odoo</w:t>
      </w:r>
    </w:p>
    <w:p w14:paraId="15D54D95"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330E0208" w14:textId="77777777" w:rsidR="00DD2163" w:rsidRPr="00A3785A" w:rsidRDefault="00DD2163" w:rsidP="00A3785A">
      <w:pPr>
        <w:pStyle w:val="StandardJKU"/>
        <w:spacing w:line="360" w:lineRule="auto"/>
        <w:ind w:left="425"/>
        <w:rPr>
          <w:sz w:val="24"/>
        </w:rPr>
      </w:pPr>
    </w:p>
    <w:p w14:paraId="3B70A986"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6C24517E" w14:textId="77777777" w:rsidR="00DD2163" w:rsidRPr="00A3785A" w:rsidRDefault="00DD2163" w:rsidP="00A3785A">
      <w:pPr>
        <w:pStyle w:val="StandardJKU"/>
        <w:spacing w:line="360" w:lineRule="auto"/>
        <w:rPr>
          <w:sz w:val="24"/>
        </w:rPr>
      </w:pPr>
      <w:r w:rsidRPr="00A3785A">
        <w:rPr>
          <w:sz w:val="24"/>
        </w:rPr>
        <w:t>In diesem Schritt wird die CRM-Software nach den need-to-have Anforderungen angepasst. Wenn möglich werden auch die nice-to-have Anforderungen angepasst.</w:t>
      </w:r>
    </w:p>
    <w:p w14:paraId="48574A7B"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57D12653"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0DB82F99" w14:textId="77777777" w:rsidR="00DD2163" w:rsidRPr="00A3785A" w:rsidRDefault="00DD2163" w:rsidP="00A3785A">
      <w:pPr>
        <w:pStyle w:val="StandardJKU"/>
        <w:spacing w:line="360" w:lineRule="auto"/>
        <w:ind w:left="425"/>
        <w:rPr>
          <w:sz w:val="24"/>
        </w:rPr>
      </w:pPr>
    </w:p>
    <w:p w14:paraId="6E06B435"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123C34DE" w14:textId="77777777" w:rsidR="00DD2163" w:rsidRPr="00A3785A" w:rsidRDefault="00DD2163" w:rsidP="00A3785A">
      <w:pPr>
        <w:pStyle w:val="StandardJKU"/>
        <w:spacing w:line="360" w:lineRule="auto"/>
        <w:ind w:left="425"/>
        <w:rPr>
          <w:sz w:val="24"/>
        </w:rPr>
      </w:pPr>
      <w:r w:rsidRPr="00A3785A">
        <w:rPr>
          <w:sz w:val="24"/>
        </w:rPr>
        <w:t>6.1. übersichtliches Design</w:t>
      </w:r>
    </w:p>
    <w:p w14:paraId="2AC4D36F" w14:textId="77777777" w:rsidR="00DD2163" w:rsidRPr="00A3785A" w:rsidRDefault="00DD2163" w:rsidP="00A3785A">
      <w:pPr>
        <w:pStyle w:val="StandardJKU"/>
        <w:spacing w:line="360" w:lineRule="auto"/>
        <w:ind w:left="425"/>
        <w:rPr>
          <w:sz w:val="24"/>
        </w:rPr>
      </w:pPr>
    </w:p>
    <w:p w14:paraId="5BF0184C" w14:textId="77777777" w:rsidR="00DD2163" w:rsidRPr="00A3785A" w:rsidRDefault="00DD2163" w:rsidP="00A3785A">
      <w:pPr>
        <w:pStyle w:val="StandardJKU"/>
        <w:spacing w:line="360" w:lineRule="auto"/>
        <w:ind w:left="425"/>
        <w:rPr>
          <w:sz w:val="24"/>
        </w:rPr>
      </w:pPr>
      <w:r w:rsidRPr="00A3785A">
        <w:rPr>
          <w:sz w:val="24"/>
        </w:rPr>
        <w:t>7. Test- &amp; Reviewphase</w:t>
      </w:r>
    </w:p>
    <w:p w14:paraId="24E106AF"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67CA30B4" w14:textId="77777777" w:rsidR="00A3785A" w:rsidRPr="00A3785A" w:rsidRDefault="00A3785A" w:rsidP="00A3785A">
      <w:pPr>
        <w:pStyle w:val="StandardJKU"/>
        <w:spacing w:line="360" w:lineRule="auto"/>
        <w:rPr>
          <w:sz w:val="24"/>
        </w:rPr>
      </w:pPr>
      <w:r w:rsidRPr="00A3785A">
        <w:rPr>
          <w:sz w:val="24"/>
        </w:rPr>
        <w:t>In diesem Schritt werden alle Funktionen der CRM-Software getestet.</w:t>
      </w:r>
    </w:p>
    <w:p w14:paraId="52BB4E05"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ACED7B" w14:textId="77777777" w:rsidR="00DD2163" w:rsidRPr="00A3785A" w:rsidRDefault="00DD2163" w:rsidP="00A3785A">
      <w:pPr>
        <w:pStyle w:val="StandardJKU"/>
        <w:spacing w:line="360" w:lineRule="auto"/>
        <w:ind w:left="425"/>
        <w:rPr>
          <w:sz w:val="24"/>
        </w:rPr>
      </w:pPr>
    </w:p>
    <w:p w14:paraId="631F7574"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48E9C107" w14:textId="77777777" w:rsidR="00DD2163" w:rsidRPr="00A3785A" w:rsidRDefault="00DD2163" w:rsidP="00A3785A">
      <w:pPr>
        <w:pStyle w:val="StandardJKU"/>
        <w:spacing w:line="360" w:lineRule="auto"/>
        <w:ind w:left="425"/>
        <w:rPr>
          <w:sz w:val="24"/>
        </w:rPr>
      </w:pPr>
      <w:r w:rsidRPr="00A3785A">
        <w:rPr>
          <w:sz w:val="24"/>
        </w:rPr>
        <w:t>8.1. zeitgleiche Dokumentation der Umsetzung</w:t>
      </w:r>
    </w:p>
    <w:p w14:paraId="4A9EF3DF" w14:textId="77777777" w:rsidR="00DD2163" w:rsidRPr="00A3785A" w:rsidRDefault="00DD2163" w:rsidP="00A3785A">
      <w:pPr>
        <w:pStyle w:val="StandardJKU"/>
        <w:spacing w:line="360" w:lineRule="auto"/>
        <w:ind w:left="425"/>
        <w:rPr>
          <w:sz w:val="24"/>
        </w:rPr>
      </w:pPr>
      <w:r w:rsidRPr="00A3785A">
        <w:rPr>
          <w:sz w:val="24"/>
        </w:rPr>
        <w:t>8.2. Fazit</w:t>
      </w:r>
    </w:p>
    <w:p w14:paraId="4EFE930B" w14:textId="77777777" w:rsidR="00DD2163" w:rsidRPr="00A3785A" w:rsidRDefault="00DD2163" w:rsidP="00A3785A">
      <w:pPr>
        <w:pStyle w:val="StandardJKU"/>
        <w:spacing w:line="360" w:lineRule="auto"/>
        <w:ind w:left="425"/>
        <w:rPr>
          <w:sz w:val="24"/>
        </w:rPr>
      </w:pPr>
    </w:p>
    <w:p w14:paraId="175BEF74"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3CFE028B"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7B45A52" w14:textId="77777777" w:rsidR="00DD2163" w:rsidRPr="00A3785A" w:rsidRDefault="00DD2163" w:rsidP="00A3785A">
      <w:pPr>
        <w:pStyle w:val="StandardJKU"/>
        <w:spacing w:line="360" w:lineRule="auto"/>
        <w:ind w:left="425"/>
        <w:rPr>
          <w:sz w:val="24"/>
        </w:rPr>
      </w:pPr>
      <w:r w:rsidRPr="00A3785A">
        <w:rPr>
          <w:sz w:val="24"/>
        </w:rPr>
        <w:t>9.1. Prozessmodellierung</w:t>
      </w:r>
    </w:p>
    <w:p w14:paraId="5CF9F519"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7C3C9CEA" w14:textId="77777777" w:rsidR="00DD2163" w:rsidRPr="00A3785A" w:rsidRDefault="00DD2163" w:rsidP="00A3785A">
      <w:pPr>
        <w:pStyle w:val="StandardJKU"/>
        <w:spacing w:line="360" w:lineRule="auto"/>
        <w:ind w:left="425"/>
        <w:rPr>
          <w:sz w:val="24"/>
        </w:rPr>
      </w:pPr>
      <w:r w:rsidRPr="00A3785A">
        <w:rPr>
          <w:sz w:val="24"/>
        </w:rPr>
        <w:t>9.2. Finale Konfiguration hinsichtlich Layout &amp; Design</w:t>
      </w:r>
    </w:p>
    <w:p w14:paraId="3C5CBF3C" w14:textId="77777777" w:rsidR="00DD2163" w:rsidRPr="00A3785A" w:rsidRDefault="00DD2163" w:rsidP="00A3785A">
      <w:pPr>
        <w:pStyle w:val="StandardJKU"/>
        <w:spacing w:line="360" w:lineRule="auto"/>
        <w:ind w:left="425"/>
        <w:rPr>
          <w:sz w:val="24"/>
        </w:rPr>
      </w:pPr>
    </w:p>
    <w:p w14:paraId="4D212EF2" w14:textId="77777777" w:rsidR="00DD2163" w:rsidRPr="00A3785A" w:rsidRDefault="00DD2163" w:rsidP="00A3785A">
      <w:pPr>
        <w:pStyle w:val="StandardJKU"/>
        <w:spacing w:line="360" w:lineRule="auto"/>
        <w:ind w:left="425"/>
        <w:rPr>
          <w:sz w:val="24"/>
        </w:rPr>
      </w:pPr>
      <w:r w:rsidRPr="00A3785A">
        <w:rPr>
          <w:sz w:val="24"/>
        </w:rPr>
        <w:t>10. Finale Datenmigration</w:t>
      </w:r>
    </w:p>
    <w:p w14:paraId="0D12E511" w14:textId="77777777" w:rsidR="00DD2163" w:rsidRPr="00A3785A" w:rsidRDefault="00DD2163" w:rsidP="00A3785A">
      <w:pPr>
        <w:pStyle w:val="StandardJKU"/>
        <w:spacing w:line="360" w:lineRule="auto"/>
        <w:ind w:left="425"/>
        <w:rPr>
          <w:sz w:val="24"/>
        </w:rPr>
      </w:pPr>
      <w:r w:rsidRPr="00A3785A">
        <w:rPr>
          <w:sz w:val="24"/>
        </w:rPr>
        <w:t>10.1. Finaler Export</w:t>
      </w:r>
    </w:p>
    <w:p w14:paraId="28EA66EA" w14:textId="77777777" w:rsidR="00DD2163" w:rsidRPr="00A3785A" w:rsidRDefault="00DD2163" w:rsidP="00A3785A">
      <w:pPr>
        <w:pStyle w:val="StandardJKU"/>
        <w:spacing w:line="360" w:lineRule="auto"/>
        <w:ind w:left="425"/>
        <w:rPr>
          <w:sz w:val="24"/>
        </w:rPr>
      </w:pPr>
      <w:r w:rsidRPr="00A3785A">
        <w:rPr>
          <w:sz w:val="24"/>
        </w:rPr>
        <w:t>10.2. Import ins neue System</w:t>
      </w:r>
    </w:p>
    <w:p w14:paraId="437AD927"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5AE98535" w14:textId="77777777" w:rsidR="009C0B0C" w:rsidRPr="009B59C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9B59C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9B59CE">
        <w:rPr>
          <w:noProof/>
          <w:sz w:val="24"/>
          <w:lang w:val="de-AT"/>
        </w:rPr>
        <w:t>(Al-Mudimigh, Zairi, &amp; Al-Mashari, 2001; Ehie &amp; Madsen, 2005; Parr &amp; Shanks, 2000; Peslak &amp; Subramanian, 2008; Waring &amp; Maddocks, 2005)</w:t>
      </w:r>
      <w:r w:rsidRPr="00A3785A">
        <w:rPr>
          <w:sz w:val="24"/>
        </w:rPr>
        <w:fldChar w:fldCharType="end"/>
      </w:r>
    </w:p>
    <w:p w14:paraId="4BA82C80" w14:textId="77777777" w:rsidR="005B55F6" w:rsidRPr="009B59CE" w:rsidRDefault="005B55F6" w:rsidP="005B55F6">
      <w:pPr>
        <w:pStyle w:val="StandardJKU"/>
        <w:rPr>
          <w:lang w:val="de-AT"/>
        </w:rPr>
      </w:pPr>
    </w:p>
    <w:p w14:paraId="0DC01A12" w14:textId="77777777" w:rsidR="00F55C8D" w:rsidRDefault="00DF3B70" w:rsidP="00DF3B70">
      <w:pPr>
        <w:pStyle w:val="berschrift2"/>
      </w:pPr>
      <w:r>
        <w:t>Schulungskonzept</w:t>
      </w:r>
    </w:p>
    <w:p w14:paraId="1DB4E9C6" w14:textId="77777777" w:rsidR="002E3198" w:rsidRPr="002E3198" w:rsidRDefault="002E3198" w:rsidP="002E3198">
      <w:pPr>
        <w:pStyle w:val="StandardJKU"/>
      </w:pPr>
    </w:p>
    <w:p w14:paraId="4079247A" w14:textId="77777777" w:rsidR="00B638F6" w:rsidRPr="006E154D" w:rsidRDefault="00B638F6" w:rsidP="006E154D">
      <w:pPr>
        <w:spacing w:line="360" w:lineRule="auto"/>
        <w:rPr>
          <w:sz w:val="24"/>
          <w:szCs w:val="24"/>
        </w:rPr>
      </w:pPr>
      <w:r w:rsidRPr="006E154D">
        <w:rPr>
          <w:sz w:val="24"/>
          <w:szCs w:val="24"/>
        </w:rPr>
        <w:t xml:space="preserve">In der weiteren Folge wird das Konzept der Schulung, die im Bezug auf die CRM Software „Odoo“ angewendet wird, näher erklärt. </w:t>
      </w:r>
    </w:p>
    <w:p w14:paraId="0279241B" w14:textId="77777777" w:rsidR="00B638F6" w:rsidRPr="00B638F6" w:rsidRDefault="00B638F6" w:rsidP="00B638F6">
      <w:pPr>
        <w:pStyle w:val="StandardJKU"/>
      </w:pPr>
    </w:p>
    <w:p w14:paraId="7C6AD3BB" w14:textId="77777777" w:rsidR="00F173EB" w:rsidRDefault="009A2E2D" w:rsidP="009A2E2D">
      <w:pPr>
        <w:pStyle w:val="berschrift3"/>
      </w:pPr>
      <w:r>
        <w:t>Aufbau der Schulung</w:t>
      </w:r>
    </w:p>
    <w:p w14:paraId="2949A86B" w14:textId="77777777" w:rsidR="00F173EB" w:rsidRPr="009B59CE" w:rsidRDefault="00F173EB" w:rsidP="00F55C8D">
      <w:pPr>
        <w:pStyle w:val="StandardJKU"/>
        <w:rPr>
          <w:lang w:val="de-AT"/>
        </w:rPr>
      </w:pPr>
    </w:p>
    <w:p w14:paraId="09CEE89E" w14:textId="77777777" w:rsidR="002E3198" w:rsidRPr="002E3198" w:rsidRDefault="002E3198" w:rsidP="002E3198">
      <w:pPr>
        <w:spacing w:line="360" w:lineRule="auto"/>
        <w:rPr>
          <w:sz w:val="24"/>
          <w:szCs w:val="24"/>
        </w:rPr>
      </w:pPr>
      <w:r w:rsidRPr="002E3198">
        <w:rPr>
          <w:sz w:val="24"/>
          <w:szCs w:val="24"/>
        </w:rPr>
        <w:t xml:space="preserve">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Odoo.“ </w:t>
      </w:r>
      <w:r w:rsidR="003E2CCC">
        <w:rPr>
          <w:sz w:val="24"/>
          <w:szCs w:val="24"/>
        </w:rPr>
        <w:t xml:space="preserve"> </w:t>
      </w:r>
      <w:r w:rsidR="003E2CCC">
        <w:rPr>
          <w:sz w:val="24"/>
          <w:szCs w:val="24"/>
        </w:rPr>
        <w:fldChar w:fldCharType="begin" w:fldLock="1"/>
      </w:r>
      <w:r w:rsidR="003E2CCC">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3E2CCC">
        <w:rPr>
          <w:sz w:val="24"/>
          <w:szCs w:val="24"/>
        </w:rPr>
        <w:fldChar w:fldCharType="separate"/>
      </w:r>
      <w:r w:rsidR="003E2CCC" w:rsidRPr="003E2CCC">
        <w:rPr>
          <w:noProof/>
          <w:sz w:val="24"/>
          <w:szCs w:val="24"/>
        </w:rPr>
        <w:t>(Brem, 2019; Bucki &amp; Pesqueux, 2002; Kleindienst, Koch, Ritz, &amp; Brüngger, 2015)</w:t>
      </w:r>
      <w:r w:rsidR="003E2CCC">
        <w:rPr>
          <w:sz w:val="24"/>
          <w:szCs w:val="24"/>
        </w:rPr>
        <w:fldChar w:fldCharType="end"/>
      </w:r>
    </w:p>
    <w:p w14:paraId="61BE9D69" w14:textId="77777777" w:rsidR="00F173EB" w:rsidRPr="009B59CE" w:rsidRDefault="00F173EB" w:rsidP="00F55C8D">
      <w:pPr>
        <w:pStyle w:val="StandardJKU"/>
        <w:rPr>
          <w:lang w:val="de-AT"/>
        </w:rPr>
      </w:pPr>
    </w:p>
    <w:p w14:paraId="68A99ED5" w14:textId="77777777" w:rsidR="00F25D23" w:rsidRDefault="008C0D44" w:rsidP="008C0D44">
      <w:pPr>
        <w:pStyle w:val="berschrift3"/>
      </w:pPr>
      <w:r>
        <w:t>Teilnehmer</w:t>
      </w:r>
    </w:p>
    <w:p w14:paraId="4E3F3B7A" w14:textId="77777777" w:rsidR="008C0D44" w:rsidRDefault="008C0D44" w:rsidP="008C0D44">
      <w:pPr>
        <w:pStyle w:val="StandardJKU"/>
      </w:pPr>
    </w:p>
    <w:p w14:paraId="6AD998F3"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Krumay vom Institut Information Engineering (JKU), Herr Dr. David Christoph Rückel vom Institut Information </w:t>
      </w:r>
      <w:r w:rsidRPr="00271803">
        <w:rPr>
          <w:sz w:val="24"/>
          <w:szCs w:val="24"/>
        </w:rPr>
        <w:lastRenderedPageBreak/>
        <w:t xml:space="preserve">Engineering (JKU) und Herr Michael Holoubek vom Institut Information Engineering (JKU). </w:t>
      </w:r>
    </w:p>
    <w:p w14:paraId="38CD961E" w14:textId="77777777" w:rsidR="008C0D44" w:rsidRPr="00271803" w:rsidRDefault="008C0D44" w:rsidP="00271803">
      <w:pPr>
        <w:spacing w:line="360" w:lineRule="auto"/>
        <w:rPr>
          <w:sz w:val="24"/>
          <w:szCs w:val="24"/>
        </w:rPr>
      </w:pPr>
    </w:p>
    <w:p w14:paraId="4204CFD8" w14:textId="77777777" w:rsidR="008C0D44" w:rsidRDefault="008C0D44" w:rsidP="00271803">
      <w:pPr>
        <w:spacing w:line="360" w:lineRule="auto"/>
      </w:pPr>
      <w:r w:rsidRPr="00271803">
        <w:rPr>
          <w:sz w:val="24"/>
          <w:szCs w:val="24"/>
        </w:rPr>
        <w:t>Die oben genannten Teilnehmer werden zusammen, am gleichen Ort und zur gleichen Zeit an der Schulung teilnehmen. Darüber hinaus wird Rücksicht auf die Rollen der Teilnehmer genommen. Bzw. Teilnehmer, die sich mit Funktionen vertraut machen wollen, die nur für den Administrator gedacht worden sind, werden auch dementsprechend eingeschult.</w:t>
      </w:r>
    </w:p>
    <w:p w14:paraId="4DA66E3B" w14:textId="77777777" w:rsidR="008C0D44" w:rsidRPr="008C0D44" w:rsidRDefault="008C0D44" w:rsidP="008C0D44">
      <w:pPr>
        <w:pStyle w:val="StandardJKU"/>
      </w:pPr>
    </w:p>
    <w:p w14:paraId="04DFA255" w14:textId="77777777" w:rsidR="00F173EB" w:rsidRDefault="00043A58" w:rsidP="00043A58">
      <w:pPr>
        <w:pStyle w:val="berschrift3"/>
      </w:pPr>
      <w:r>
        <w:t>Werkzeuge</w:t>
      </w:r>
    </w:p>
    <w:p w14:paraId="126342A4" w14:textId="77777777" w:rsidR="009A24BF" w:rsidRDefault="009A24BF" w:rsidP="009A24BF">
      <w:pPr>
        <w:pStyle w:val="StandardJKU"/>
      </w:pPr>
    </w:p>
    <w:p w14:paraId="0500440E"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763F8295" w14:textId="77777777" w:rsidR="009A24BF" w:rsidRPr="009A24BF" w:rsidRDefault="009A24BF" w:rsidP="009A24BF">
      <w:pPr>
        <w:pStyle w:val="StandardJKU"/>
      </w:pPr>
    </w:p>
    <w:p w14:paraId="7D81827D" w14:textId="77777777" w:rsidR="00043A58" w:rsidRDefault="00043A58" w:rsidP="00043A58">
      <w:pPr>
        <w:pStyle w:val="berschrift3"/>
      </w:pPr>
      <w:r>
        <w:t>Schulungstermine</w:t>
      </w:r>
    </w:p>
    <w:p w14:paraId="6C77F90F" w14:textId="77777777" w:rsidR="004F16CE" w:rsidRDefault="004F16CE" w:rsidP="004F16CE">
      <w:pPr>
        <w:pStyle w:val="StandardJKU"/>
      </w:pPr>
    </w:p>
    <w:p w14:paraId="519A93D5"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32263510" w14:textId="77777777" w:rsidR="004F16CE" w:rsidRPr="004F16CE" w:rsidRDefault="004F16CE" w:rsidP="004F16CE">
      <w:pPr>
        <w:pStyle w:val="StandardJKU"/>
      </w:pPr>
    </w:p>
    <w:p w14:paraId="7ECE62C0" w14:textId="77777777" w:rsidR="00043A58" w:rsidRDefault="00043A58" w:rsidP="00043A58">
      <w:pPr>
        <w:pStyle w:val="berschrift3"/>
      </w:pPr>
      <w:r>
        <w:t>Schulungsschritte</w:t>
      </w:r>
    </w:p>
    <w:p w14:paraId="4EAF6BF1" w14:textId="77777777" w:rsidR="004F16CE" w:rsidRDefault="004F16CE" w:rsidP="004F16CE">
      <w:pPr>
        <w:pStyle w:val="StandardJKU"/>
      </w:pPr>
    </w:p>
    <w:p w14:paraId="3ACCD0B2" w14:textId="77777777" w:rsidR="004F16CE" w:rsidRPr="00983675" w:rsidRDefault="004F16CE" w:rsidP="004F16CE">
      <w:pPr>
        <w:rPr>
          <w:sz w:val="24"/>
          <w:szCs w:val="24"/>
        </w:rPr>
      </w:pPr>
      <w:r w:rsidRPr="00983675">
        <w:rPr>
          <w:sz w:val="24"/>
          <w:szCs w:val="24"/>
        </w:rPr>
        <w:t>Im Rahmen der Schulung werden die folgenden Schritte durchgeführt:</w:t>
      </w:r>
    </w:p>
    <w:p w14:paraId="5E6F15D4" w14:textId="77777777" w:rsidR="004F16CE" w:rsidRDefault="004F16CE" w:rsidP="004F16CE"/>
    <w:p w14:paraId="66A545B2" w14:textId="77777777" w:rsidR="004F16CE" w:rsidRPr="00EB231C" w:rsidRDefault="004F16CE" w:rsidP="00EB231C">
      <w:pPr>
        <w:pStyle w:val="berschrift4"/>
      </w:pPr>
      <w:r>
        <w:t>Theoretischer Input</w:t>
      </w:r>
    </w:p>
    <w:p w14:paraId="6D6FBC24" w14:textId="77777777" w:rsidR="00F570D2" w:rsidRDefault="00F570D2" w:rsidP="004F16CE">
      <w:pPr>
        <w:rPr>
          <w:i/>
          <w:sz w:val="26"/>
          <w:szCs w:val="26"/>
        </w:rPr>
      </w:pPr>
    </w:p>
    <w:p w14:paraId="7291A24B"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580C02C4"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5FD30C3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3E88933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18847AC7" w14:textId="77777777" w:rsidR="004F16CE" w:rsidRDefault="004F16CE" w:rsidP="004F16CE">
      <w:pPr>
        <w:rPr>
          <w:sz w:val="28"/>
        </w:rPr>
      </w:pPr>
    </w:p>
    <w:p w14:paraId="2D66D6F2" w14:textId="77777777" w:rsidR="004F16CE" w:rsidRDefault="004F16CE" w:rsidP="009653E6">
      <w:pPr>
        <w:pStyle w:val="berschrift4"/>
      </w:pPr>
      <w:r>
        <w:t>Einführung in die CRM Software Odoo</w:t>
      </w:r>
    </w:p>
    <w:p w14:paraId="5D50D3A9" w14:textId="77777777" w:rsidR="004F16CE" w:rsidRDefault="004F16CE" w:rsidP="004F16CE">
      <w:pPr>
        <w:rPr>
          <w:i/>
          <w:sz w:val="26"/>
          <w:szCs w:val="26"/>
        </w:rPr>
      </w:pPr>
    </w:p>
    <w:p w14:paraId="00D4DAC2"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Theoretischer Input zu Odoo (Allgemeine Informationen über die Software)</w:t>
      </w:r>
    </w:p>
    <w:p w14:paraId="00D8E839"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1C517879"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Vorstellung der Vorteile bzw. Nachteile von Odoo</w:t>
      </w:r>
    </w:p>
    <w:p w14:paraId="7C878DE9" w14:textId="77777777" w:rsidR="004F16CE" w:rsidRDefault="004F16CE" w:rsidP="004F16CE"/>
    <w:p w14:paraId="775C0DED" w14:textId="77777777" w:rsidR="004F16CE" w:rsidRDefault="004F16CE" w:rsidP="00F6145C">
      <w:pPr>
        <w:pStyle w:val="berschrift4"/>
      </w:pPr>
      <w:r>
        <w:t>Durchgehen der Funktionen zusammen mit den Teilnehmern</w:t>
      </w:r>
    </w:p>
    <w:p w14:paraId="218F4372" w14:textId="77777777" w:rsidR="004F16CE" w:rsidRDefault="004F16CE" w:rsidP="004F16CE">
      <w:pPr>
        <w:rPr>
          <w:i/>
          <w:sz w:val="26"/>
          <w:szCs w:val="26"/>
        </w:rPr>
      </w:pPr>
    </w:p>
    <w:p w14:paraId="101B3A1E"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lastRenderedPageBreak/>
        <w:t>Schrittweise Vorstellung der Funktionen (Anlegen vom Event, Einsicht in die Kontaktlisten usw.) mithilfe vom Projektor, während die Teilnehmer die dargestellten Schritte nachmachen</w:t>
      </w:r>
    </w:p>
    <w:p w14:paraId="7F91523B" w14:textId="77777777" w:rsidR="004F16CE" w:rsidRPr="00983675" w:rsidRDefault="004F16CE" w:rsidP="004F16CE">
      <w:pPr>
        <w:pStyle w:val="Listenabsatz"/>
        <w:rPr>
          <w:sz w:val="24"/>
          <w:szCs w:val="24"/>
        </w:rPr>
      </w:pPr>
    </w:p>
    <w:p w14:paraId="050CB0A0"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52E0A218" w14:textId="77777777" w:rsidR="004F16CE" w:rsidRDefault="004F16CE" w:rsidP="00A875F8">
      <w:pPr>
        <w:pStyle w:val="berschrift4"/>
      </w:pPr>
      <w:r>
        <w:t>Diskussion über die Leistung des Programms</w:t>
      </w:r>
    </w:p>
    <w:p w14:paraId="0EB766DC" w14:textId="77777777" w:rsidR="004F16CE" w:rsidRDefault="004F16CE" w:rsidP="004F16CE">
      <w:pPr>
        <w:rPr>
          <w:i/>
          <w:sz w:val="26"/>
          <w:szCs w:val="26"/>
        </w:rPr>
      </w:pPr>
    </w:p>
    <w:p w14:paraId="2CF1CE3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53816BC6"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Über mögliche Fehler bzw. Missverständnisse diskutieren</w:t>
      </w:r>
    </w:p>
    <w:p w14:paraId="27106991" w14:textId="77777777" w:rsidR="004F16CE" w:rsidRPr="004F16CE" w:rsidRDefault="004F16CE" w:rsidP="004F16CE">
      <w:pPr>
        <w:pStyle w:val="StandardJKU"/>
      </w:pPr>
    </w:p>
    <w:p w14:paraId="3BAEA2F6" w14:textId="77777777" w:rsidR="00DE214A" w:rsidRPr="0066054A" w:rsidRDefault="00DE214A" w:rsidP="004E26CA">
      <w:pPr>
        <w:pStyle w:val="berschrift1"/>
        <w:rPr>
          <w:lang w:val="en-US"/>
        </w:rPr>
      </w:pPr>
      <w:bookmarkStart w:id="28" w:name="_Toc509819598"/>
      <w:bookmarkStart w:id="29" w:name="_Toc11677822"/>
      <w:r w:rsidRPr="0066054A">
        <w:rPr>
          <w:lang w:val="en-US"/>
        </w:rPr>
        <w:t>Ergebnisse</w:t>
      </w:r>
      <w:bookmarkEnd w:id="28"/>
      <w:bookmarkEnd w:id="29"/>
    </w:p>
    <w:p w14:paraId="35AE958E" w14:textId="77777777" w:rsidR="00DE214A" w:rsidRPr="0066054A" w:rsidRDefault="00A3785A" w:rsidP="004E26CA">
      <w:pPr>
        <w:pStyle w:val="berschrift1"/>
        <w:rPr>
          <w:lang w:val="en-US"/>
        </w:rPr>
      </w:pPr>
      <w:bookmarkStart w:id="30" w:name="_Toc509819599"/>
      <w:bookmarkStart w:id="31" w:name="_Toc11677823"/>
      <w:r>
        <w:rPr>
          <w:lang w:val="en-US"/>
        </w:rPr>
        <w:t>(</w:t>
      </w:r>
      <w:r w:rsidR="00DE214A" w:rsidRPr="0066054A">
        <w:rPr>
          <w:lang w:val="en-US"/>
        </w:rPr>
        <w:t>Diskussion</w:t>
      </w:r>
      <w:bookmarkEnd w:id="30"/>
      <w:r>
        <w:rPr>
          <w:lang w:val="en-US"/>
        </w:rPr>
        <w:t>)</w:t>
      </w:r>
      <w:bookmarkEnd w:id="31"/>
    </w:p>
    <w:p w14:paraId="05AC286E" w14:textId="77777777" w:rsidR="00DE214A" w:rsidRPr="0066054A" w:rsidRDefault="00DE214A" w:rsidP="004E26CA">
      <w:pPr>
        <w:pStyle w:val="berschrift1"/>
        <w:rPr>
          <w:lang w:val="en-US"/>
        </w:rPr>
      </w:pPr>
      <w:bookmarkStart w:id="32" w:name="_Toc11677824"/>
      <w:bookmarkStart w:id="33" w:name="_Toc509819600"/>
      <w:r w:rsidRPr="0066054A">
        <w:rPr>
          <w:lang w:val="en-US"/>
        </w:rPr>
        <w:t>Tabellenverzeichnis</w:t>
      </w:r>
      <w:bookmarkEnd w:id="32"/>
      <w:r w:rsidRPr="0066054A">
        <w:rPr>
          <w:lang w:val="en-US"/>
        </w:rPr>
        <w:t xml:space="preserve"> </w:t>
      </w:r>
      <w:bookmarkEnd w:id="33"/>
    </w:p>
    <w:p w14:paraId="3897AE25" w14:textId="77777777" w:rsidR="00DE214A" w:rsidRPr="0066054A" w:rsidRDefault="00DE214A" w:rsidP="004E26CA">
      <w:pPr>
        <w:pStyle w:val="berschrift1"/>
        <w:rPr>
          <w:lang w:val="en-US"/>
        </w:rPr>
      </w:pPr>
      <w:bookmarkStart w:id="34" w:name="_Toc11677825"/>
      <w:bookmarkStart w:id="35" w:name="_Toc509819601"/>
      <w:r w:rsidRPr="0066054A">
        <w:rPr>
          <w:lang w:val="en-US"/>
        </w:rPr>
        <w:t>Abbildungsverzeichnis</w:t>
      </w:r>
      <w:bookmarkEnd w:id="34"/>
      <w:r w:rsidRPr="0066054A">
        <w:rPr>
          <w:lang w:val="en-US"/>
        </w:rPr>
        <w:t xml:space="preserve"> </w:t>
      </w:r>
      <w:bookmarkEnd w:id="35"/>
    </w:p>
    <w:p w14:paraId="2E00A566" w14:textId="77777777" w:rsidR="00DE214A" w:rsidRPr="0066054A" w:rsidRDefault="00DE214A" w:rsidP="004E26CA">
      <w:pPr>
        <w:pStyle w:val="berschrift1"/>
        <w:rPr>
          <w:lang w:val="en-US"/>
        </w:rPr>
      </w:pPr>
      <w:bookmarkStart w:id="36" w:name="_Toc509819602"/>
      <w:bookmarkStart w:id="37" w:name="_Toc11677826"/>
      <w:r w:rsidRPr="0066054A">
        <w:rPr>
          <w:lang w:val="en-US"/>
        </w:rPr>
        <w:t>Literaturverzeichnis</w:t>
      </w:r>
      <w:bookmarkEnd w:id="36"/>
      <w:bookmarkEnd w:id="37"/>
    </w:p>
    <w:p w14:paraId="69D5F95E"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F742FD">
        <w:rPr>
          <w:rFonts w:cs="Arial"/>
          <w:noProof/>
          <w:szCs w:val="24"/>
          <w:lang w:val="en-GB"/>
        </w:rPr>
        <w:t xml:space="preserve">Al-Mudimigh, A., Zairi, M., &amp; Al-Mashari, M. (2001). ERP software implementation: An integrative framework. </w:t>
      </w:r>
      <w:r w:rsidRPr="00F742FD">
        <w:rPr>
          <w:rFonts w:cs="Arial"/>
          <w:i/>
          <w:iCs/>
          <w:noProof/>
          <w:szCs w:val="24"/>
          <w:lang w:val="en-GB"/>
        </w:rPr>
        <w:t>European Journal of Information Systems</w:t>
      </w:r>
      <w:r w:rsidRPr="00F742FD">
        <w:rPr>
          <w:rFonts w:cs="Arial"/>
          <w:noProof/>
          <w:szCs w:val="24"/>
          <w:lang w:val="en-GB"/>
        </w:rPr>
        <w:t xml:space="preserve">, </w:t>
      </w:r>
      <w:r w:rsidRPr="00F742FD">
        <w:rPr>
          <w:rFonts w:cs="Arial"/>
          <w:i/>
          <w:iCs/>
          <w:noProof/>
          <w:szCs w:val="24"/>
          <w:lang w:val="en-GB"/>
        </w:rPr>
        <w:t>10</w:t>
      </w:r>
      <w:r w:rsidRPr="00F742FD">
        <w:rPr>
          <w:rFonts w:cs="Arial"/>
          <w:noProof/>
          <w:szCs w:val="24"/>
          <w:lang w:val="en-GB"/>
        </w:rPr>
        <w:t>(4), 216–226. https://doi.org/10.1057/palgrave.ejis.3000406</w:t>
      </w:r>
    </w:p>
    <w:p w14:paraId="50CC77A5" w14:textId="77777777"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lang w:val="en-GB"/>
        </w:rPr>
      </w:pPr>
      <w:r w:rsidRPr="002C20B7">
        <w:rPr>
          <w:rFonts w:cs="Arial"/>
          <w:noProof/>
          <w:color w:val="FF0000"/>
          <w:szCs w:val="24"/>
          <w:lang w:val="en-GB"/>
        </w:rPr>
        <w:t xml:space="preserve">Brem, A. (2019). Creativity on Demand: How to Plan and Execute Successful Innovation Workshops. </w:t>
      </w:r>
      <w:r w:rsidRPr="002C20B7">
        <w:rPr>
          <w:rFonts w:cs="Arial"/>
          <w:i/>
          <w:iCs/>
          <w:noProof/>
          <w:color w:val="FF0000"/>
          <w:szCs w:val="24"/>
          <w:lang w:val="en-GB"/>
        </w:rPr>
        <w:t>IEEE Engineering Management Review</w:t>
      </w:r>
      <w:r w:rsidRPr="002C20B7">
        <w:rPr>
          <w:rFonts w:cs="Arial"/>
          <w:noProof/>
          <w:color w:val="FF0000"/>
          <w:szCs w:val="24"/>
          <w:lang w:val="en-GB"/>
        </w:rPr>
        <w:t xml:space="preserve">, </w:t>
      </w:r>
      <w:r w:rsidRPr="002C20B7">
        <w:rPr>
          <w:rFonts w:cs="Arial"/>
          <w:i/>
          <w:iCs/>
          <w:noProof/>
          <w:color w:val="FF0000"/>
          <w:szCs w:val="24"/>
          <w:lang w:val="en-GB"/>
        </w:rPr>
        <w:t>47</w:t>
      </w:r>
      <w:r w:rsidRPr="002C20B7">
        <w:rPr>
          <w:rFonts w:cs="Arial"/>
          <w:noProof/>
          <w:color w:val="FF0000"/>
          <w:szCs w:val="24"/>
          <w:lang w:val="en-GB"/>
        </w:rPr>
        <w:t>(1), 94–98. https://doi.org/10.1109/EMR.2019.2896557</w:t>
      </w:r>
    </w:p>
    <w:p w14:paraId="4F16CF61" w14:textId="77777777"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lang w:val="en-GB"/>
        </w:rPr>
      </w:pPr>
      <w:r w:rsidRPr="002C20B7">
        <w:rPr>
          <w:rFonts w:cs="Arial"/>
          <w:noProof/>
          <w:color w:val="FF0000"/>
          <w:szCs w:val="24"/>
          <w:lang w:val="en-GB"/>
        </w:rPr>
        <w:t xml:space="preserve">Bucki, J., &amp; Pesqueux, Y. (2002). Flexible workshop: about the concept of flexibility. </w:t>
      </w:r>
      <w:r w:rsidRPr="002C20B7">
        <w:rPr>
          <w:rFonts w:cs="Arial"/>
          <w:i/>
          <w:iCs/>
          <w:noProof/>
          <w:color w:val="FF0000"/>
          <w:szCs w:val="24"/>
          <w:lang w:val="en-GB"/>
        </w:rPr>
        <w:t>International Journal of Agile Management Systems</w:t>
      </w:r>
      <w:r w:rsidRPr="002C20B7">
        <w:rPr>
          <w:rFonts w:cs="Arial"/>
          <w:noProof/>
          <w:color w:val="FF0000"/>
          <w:szCs w:val="24"/>
          <w:lang w:val="en-GB"/>
        </w:rPr>
        <w:t xml:space="preserve">, </w:t>
      </w:r>
      <w:r w:rsidRPr="002C20B7">
        <w:rPr>
          <w:rFonts w:cs="Arial"/>
          <w:i/>
          <w:iCs/>
          <w:noProof/>
          <w:color w:val="FF0000"/>
          <w:szCs w:val="24"/>
          <w:lang w:val="en-GB"/>
        </w:rPr>
        <w:t>2</w:t>
      </w:r>
      <w:r w:rsidRPr="002C20B7">
        <w:rPr>
          <w:rFonts w:cs="Arial"/>
          <w:noProof/>
          <w:color w:val="FF0000"/>
          <w:szCs w:val="24"/>
          <w:lang w:val="en-GB"/>
        </w:rPr>
        <w:t>(1), 62–70. https://doi.org/10.1108/14654650010312615</w:t>
      </w:r>
    </w:p>
    <w:p w14:paraId="391E9F4B"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Chen, I. J., &amp; Popovich, K. (2003). Understanding customer relationship management (CRM): People, process and technology. </w:t>
      </w:r>
      <w:r w:rsidRPr="00F742FD">
        <w:rPr>
          <w:rFonts w:cs="Arial"/>
          <w:i/>
          <w:iCs/>
          <w:noProof/>
          <w:szCs w:val="24"/>
          <w:lang w:val="en-GB"/>
        </w:rPr>
        <w:t>Business Process Management Journal</w:t>
      </w:r>
      <w:r w:rsidRPr="00F742FD">
        <w:rPr>
          <w:rFonts w:cs="Arial"/>
          <w:noProof/>
          <w:szCs w:val="24"/>
          <w:lang w:val="en-GB"/>
        </w:rPr>
        <w:t xml:space="preserve">, </w:t>
      </w:r>
      <w:r w:rsidRPr="00F742FD">
        <w:rPr>
          <w:rFonts w:cs="Arial"/>
          <w:i/>
          <w:iCs/>
          <w:noProof/>
          <w:szCs w:val="24"/>
          <w:lang w:val="en-GB"/>
        </w:rPr>
        <w:t>9</w:t>
      </w:r>
      <w:r w:rsidRPr="00F742FD">
        <w:rPr>
          <w:rFonts w:cs="Arial"/>
          <w:noProof/>
          <w:szCs w:val="24"/>
          <w:lang w:val="en-GB"/>
        </w:rPr>
        <w:t>(5), 672–688. https://doi.org/10.1108/14637150310496758</w:t>
      </w:r>
    </w:p>
    <w:p w14:paraId="66D1DF07"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Christopher, B. (2003). Strategic issues in customer relationship management (CRM) implementation. </w:t>
      </w:r>
      <w:r w:rsidRPr="00F742FD">
        <w:rPr>
          <w:rFonts w:cs="Arial"/>
          <w:i/>
          <w:iCs/>
          <w:noProof/>
          <w:szCs w:val="24"/>
          <w:lang w:val="en-GB"/>
        </w:rPr>
        <w:t>Business Process Management Journal</w:t>
      </w:r>
      <w:r w:rsidRPr="00F742FD">
        <w:rPr>
          <w:rFonts w:cs="Arial"/>
          <w:noProof/>
          <w:szCs w:val="24"/>
          <w:lang w:val="en-GB"/>
        </w:rPr>
        <w:t xml:space="preserve">, </w:t>
      </w:r>
      <w:r w:rsidRPr="00F742FD">
        <w:rPr>
          <w:rFonts w:cs="Arial"/>
          <w:i/>
          <w:iCs/>
          <w:noProof/>
          <w:szCs w:val="24"/>
          <w:lang w:val="en-GB"/>
        </w:rPr>
        <w:t>9</w:t>
      </w:r>
      <w:r w:rsidRPr="00F742FD">
        <w:rPr>
          <w:rFonts w:cs="Arial"/>
          <w:noProof/>
          <w:szCs w:val="24"/>
          <w:lang w:val="en-GB"/>
        </w:rPr>
        <w:t>(5), 592. Retrieved from http://proquest.umi.com/pqdweb?did=436780121&amp;Fmt=7&amp;clientId=43922&amp;RQT=309&amp;VName=PQD</w:t>
      </w:r>
    </w:p>
    <w:p w14:paraId="1C660722" w14:textId="77777777" w:rsidR="003E2CCC" w:rsidRPr="003E2CCC" w:rsidRDefault="003E2CCC" w:rsidP="003E2CCC">
      <w:pPr>
        <w:widowControl w:val="0"/>
        <w:autoSpaceDE w:val="0"/>
        <w:autoSpaceDN w:val="0"/>
        <w:adjustRightInd w:val="0"/>
        <w:spacing w:after="120" w:line="240" w:lineRule="exact"/>
        <w:ind w:left="480" w:hanging="480"/>
        <w:rPr>
          <w:rFonts w:cs="Arial"/>
          <w:noProof/>
          <w:szCs w:val="24"/>
        </w:rPr>
      </w:pPr>
      <w:r w:rsidRPr="003E2CCC">
        <w:rPr>
          <w:rFonts w:cs="Arial"/>
          <w:noProof/>
          <w:szCs w:val="24"/>
        </w:rPr>
        <w:t xml:space="preserve">Ehie, I. C., &amp; Madsen, M. (2005). </w:t>
      </w:r>
      <w:r w:rsidRPr="00F742FD">
        <w:rPr>
          <w:rFonts w:cs="Arial"/>
          <w:noProof/>
          <w:szCs w:val="24"/>
          <w:lang w:val="en-GB"/>
        </w:rPr>
        <w:t xml:space="preserve">Identifying critical issues in enterprise resource planning (ERP) implementation. </w:t>
      </w:r>
      <w:r w:rsidRPr="003E2CCC">
        <w:rPr>
          <w:rFonts w:cs="Arial"/>
          <w:i/>
          <w:iCs/>
          <w:noProof/>
          <w:szCs w:val="24"/>
        </w:rPr>
        <w:t>Computers in Industry</w:t>
      </w:r>
      <w:r w:rsidRPr="003E2CCC">
        <w:rPr>
          <w:rFonts w:cs="Arial"/>
          <w:noProof/>
          <w:szCs w:val="24"/>
        </w:rPr>
        <w:t xml:space="preserve">, </w:t>
      </w:r>
      <w:r w:rsidRPr="003E2CCC">
        <w:rPr>
          <w:rFonts w:cs="Arial"/>
          <w:i/>
          <w:iCs/>
          <w:noProof/>
          <w:szCs w:val="24"/>
        </w:rPr>
        <w:t>56</w:t>
      </w:r>
      <w:r w:rsidRPr="003E2CCC">
        <w:rPr>
          <w:rFonts w:cs="Arial"/>
          <w:noProof/>
          <w:szCs w:val="24"/>
        </w:rPr>
        <w:t>(6), 545–557. https://doi.org/10.1016/j.compind.2005.02.006</w:t>
      </w:r>
    </w:p>
    <w:p w14:paraId="112C52EF"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Elliott, Sr., R. a., &amp; Allen, E. B. (2013). </w:t>
      </w:r>
      <w:r w:rsidRPr="00F742FD">
        <w:rPr>
          <w:rFonts w:cs="Arial"/>
          <w:noProof/>
          <w:szCs w:val="24"/>
          <w:lang w:val="en-GB"/>
        </w:rPr>
        <w:t xml:space="preserve">A Methodology for Creating an IEEE Standard 830-1998 Software Requirements Specification Document. </w:t>
      </w:r>
      <w:r w:rsidRPr="00F742FD">
        <w:rPr>
          <w:rFonts w:cs="Arial"/>
          <w:i/>
          <w:iCs/>
          <w:noProof/>
          <w:szCs w:val="24"/>
          <w:lang w:val="en-GB"/>
        </w:rPr>
        <w:t>Journal of Computing Sciences in Colleges</w:t>
      </w:r>
      <w:r w:rsidRPr="00F742FD">
        <w:rPr>
          <w:rFonts w:cs="Arial"/>
          <w:noProof/>
          <w:szCs w:val="24"/>
          <w:lang w:val="en-GB"/>
        </w:rPr>
        <w:t xml:space="preserve">, </w:t>
      </w:r>
      <w:r w:rsidRPr="00F742FD">
        <w:rPr>
          <w:rFonts w:cs="Arial"/>
          <w:i/>
          <w:iCs/>
          <w:noProof/>
          <w:szCs w:val="24"/>
          <w:lang w:val="en-GB"/>
        </w:rPr>
        <w:t>29</w:t>
      </w:r>
      <w:r w:rsidRPr="00F742FD">
        <w:rPr>
          <w:rFonts w:cs="Arial"/>
          <w:noProof/>
          <w:szCs w:val="24"/>
          <w:lang w:val="en-GB"/>
        </w:rPr>
        <w:t>, 123–131. Retrieved from http://dl.acm.org/citation.cfm?id=2535418.2535437%5Cnhttp://dl.acm.org/ft_gateway.cfm?id=2535437&amp;type=pdf</w:t>
      </w:r>
    </w:p>
    <w:p w14:paraId="6C765B69"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lastRenderedPageBreak/>
        <w:t xml:space="preserve">Haefliger, S., von Krogh, G., &amp; Spaeth, S. (2008). </w:t>
      </w:r>
      <w:r w:rsidRPr="00F742FD">
        <w:rPr>
          <w:rFonts w:cs="Arial"/>
          <w:noProof/>
          <w:szCs w:val="24"/>
          <w:lang w:val="en-GB"/>
        </w:rPr>
        <w:t xml:space="preserve">Code Reuse in Open Source Software. </w:t>
      </w:r>
      <w:r w:rsidRPr="00F742FD">
        <w:rPr>
          <w:rFonts w:cs="Arial"/>
          <w:i/>
          <w:iCs/>
          <w:noProof/>
          <w:szCs w:val="24"/>
          <w:lang w:val="en-GB"/>
        </w:rPr>
        <w:t>Management Science</w:t>
      </w:r>
      <w:r w:rsidRPr="00F742FD">
        <w:rPr>
          <w:rFonts w:cs="Arial"/>
          <w:noProof/>
          <w:szCs w:val="24"/>
          <w:lang w:val="en-GB"/>
        </w:rPr>
        <w:t xml:space="preserve">, </w:t>
      </w:r>
      <w:r w:rsidRPr="00F742FD">
        <w:rPr>
          <w:rFonts w:cs="Arial"/>
          <w:i/>
          <w:iCs/>
          <w:noProof/>
          <w:szCs w:val="24"/>
          <w:lang w:val="en-GB"/>
        </w:rPr>
        <w:t>54</w:t>
      </w:r>
      <w:r w:rsidRPr="00F742FD">
        <w:rPr>
          <w:rFonts w:cs="Arial"/>
          <w:noProof/>
          <w:szCs w:val="24"/>
          <w:lang w:val="en-GB"/>
        </w:rPr>
        <w:t>(1), 180–193. https://doi.org/10.1287/mnsc.1070.0748</w:t>
      </w:r>
    </w:p>
    <w:p w14:paraId="139DBB04"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Hung, P., &amp; Low, G. C. (2008). Factors affecting the buy vs build decision in large Australian organisations. </w:t>
      </w:r>
      <w:r w:rsidRPr="00F742FD">
        <w:rPr>
          <w:rFonts w:cs="Arial"/>
          <w:i/>
          <w:iCs/>
          <w:noProof/>
          <w:szCs w:val="24"/>
          <w:lang w:val="en-GB"/>
        </w:rPr>
        <w:t>Journal of Information Technology</w:t>
      </w:r>
      <w:r w:rsidRPr="00F742FD">
        <w:rPr>
          <w:rFonts w:cs="Arial"/>
          <w:noProof/>
          <w:szCs w:val="24"/>
          <w:lang w:val="en-GB"/>
        </w:rPr>
        <w:t xml:space="preserve">, </w:t>
      </w:r>
      <w:r w:rsidRPr="00F742FD">
        <w:rPr>
          <w:rFonts w:cs="Arial"/>
          <w:i/>
          <w:iCs/>
          <w:noProof/>
          <w:szCs w:val="24"/>
          <w:lang w:val="en-GB"/>
        </w:rPr>
        <w:t>23</w:t>
      </w:r>
      <w:r w:rsidRPr="00F742FD">
        <w:rPr>
          <w:rFonts w:cs="Arial"/>
          <w:noProof/>
          <w:szCs w:val="24"/>
          <w:lang w:val="en-GB"/>
        </w:rPr>
        <w:t>(2), 118–131. https://doi.org/10.1057/palgrave.jit.2000098</w:t>
      </w:r>
    </w:p>
    <w:p w14:paraId="251C4346" w14:textId="77777777" w:rsidR="003E2CCC" w:rsidRPr="002C20B7" w:rsidRDefault="003E2CCC" w:rsidP="003E2CCC">
      <w:pPr>
        <w:widowControl w:val="0"/>
        <w:autoSpaceDE w:val="0"/>
        <w:autoSpaceDN w:val="0"/>
        <w:adjustRightInd w:val="0"/>
        <w:spacing w:after="120" w:line="240" w:lineRule="exact"/>
        <w:ind w:left="480" w:hanging="480"/>
        <w:rPr>
          <w:rFonts w:cs="Arial"/>
          <w:noProof/>
          <w:color w:val="FF0000"/>
          <w:szCs w:val="24"/>
        </w:rPr>
      </w:pPr>
      <w:r w:rsidRPr="002C20B7">
        <w:rPr>
          <w:rFonts w:cs="Arial"/>
          <w:noProof/>
          <w:color w:val="FF0000"/>
          <w:szCs w:val="24"/>
          <w:lang w:val="en-GB"/>
        </w:rPr>
        <w:t xml:space="preserve">Kleindienst, C., Koch, J., Ritz, F., &amp; Brüngger, J. (2015). </w:t>
      </w:r>
      <w:r w:rsidRPr="002C20B7">
        <w:rPr>
          <w:rFonts w:cs="Arial"/>
          <w:noProof/>
          <w:color w:val="FF0000"/>
          <w:szCs w:val="24"/>
        </w:rPr>
        <w:t xml:space="preserve">Förderung der Resilienz durch organisationales Lernen. Ein Schulungskonzept für Leitwartenteams in einem Kernkraftwerk. </w:t>
      </w:r>
      <w:r w:rsidRPr="002C20B7">
        <w:rPr>
          <w:rFonts w:cs="Arial"/>
          <w:i/>
          <w:iCs/>
          <w:noProof/>
          <w:color w:val="FF0000"/>
          <w:szCs w:val="24"/>
        </w:rPr>
        <w:t>Wirtschaftspsychologie</w:t>
      </w:r>
      <w:r w:rsidRPr="002C20B7">
        <w:rPr>
          <w:rFonts w:cs="Arial"/>
          <w:noProof/>
          <w:color w:val="FF0000"/>
          <w:szCs w:val="24"/>
        </w:rPr>
        <w:t>, (4), 54–61.</w:t>
      </w:r>
    </w:p>
    <w:p w14:paraId="484D9E75"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McIlroy, R. C., &amp; Stanton, N. A. (2012). </w:t>
      </w:r>
      <w:r w:rsidRPr="00F742FD">
        <w:rPr>
          <w:rFonts w:cs="Arial"/>
          <w:noProof/>
          <w:szCs w:val="24"/>
          <w:lang w:val="en-GB"/>
        </w:rPr>
        <w:t xml:space="preserve">Specifying the requirements for requirements specification: The case for Work Domain and Worker Competencies Analyses. </w:t>
      </w:r>
      <w:r w:rsidRPr="00F742FD">
        <w:rPr>
          <w:rFonts w:cs="Arial"/>
          <w:i/>
          <w:iCs/>
          <w:noProof/>
          <w:szCs w:val="24"/>
          <w:lang w:val="en-GB"/>
        </w:rPr>
        <w:t>Theoretical Issues in Ergonomics Science</w:t>
      </w:r>
      <w:r w:rsidRPr="00F742FD">
        <w:rPr>
          <w:rFonts w:cs="Arial"/>
          <w:noProof/>
          <w:szCs w:val="24"/>
          <w:lang w:val="en-GB"/>
        </w:rPr>
        <w:t xml:space="preserve">, </w:t>
      </w:r>
      <w:r w:rsidRPr="00F742FD">
        <w:rPr>
          <w:rFonts w:cs="Arial"/>
          <w:i/>
          <w:iCs/>
          <w:noProof/>
          <w:szCs w:val="24"/>
          <w:lang w:val="en-GB"/>
        </w:rPr>
        <w:t>13</w:t>
      </w:r>
      <w:r w:rsidRPr="00F742FD">
        <w:rPr>
          <w:rFonts w:cs="Arial"/>
          <w:noProof/>
          <w:szCs w:val="24"/>
          <w:lang w:val="en-GB"/>
        </w:rPr>
        <w:t>(4), 450–471. https://doi.org/10.1080/1463922X.2010.539287</w:t>
      </w:r>
    </w:p>
    <w:p w14:paraId="64C4DA06"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Nagle, F. (2015). Open Source Software and Firm Productivity. </w:t>
      </w:r>
      <w:r w:rsidRPr="00F742FD">
        <w:rPr>
          <w:rFonts w:cs="Arial"/>
          <w:i/>
          <w:iCs/>
          <w:noProof/>
          <w:szCs w:val="24"/>
          <w:lang w:val="en-GB"/>
        </w:rPr>
        <w:t>Ssrn</w:t>
      </w:r>
      <w:r w:rsidRPr="00F742FD">
        <w:rPr>
          <w:rFonts w:cs="Arial"/>
          <w:noProof/>
          <w:szCs w:val="24"/>
          <w:lang w:val="en-GB"/>
        </w:rPr>
        <w:t>, (March 2019). https://doi.org/10.2139/ssrn.2559957</w:t>
      </w:r>
    </w:p>
    <w:p w14:paraId="6EED0B1E"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Navarro, E., Letelier, P., Mocholi, J. A., &amp; Ramos, I. (2018). A Metamodeling Approach for Requirements Specification. </w:t>
      </w:r>
      <w:r w:rsidRPr="00F742FD">
        <w:rPr>
          <w:rFonts w:cs="Arial"/>
          <w:i/>
          <w:iCs/>
          <w:noProof/>
          <w:szCs w:val="24"/>
          <w:lang w:val="en-GB"/>
        </w:rPr>
        <w:t>Journal of Computer Information Systems</w:t>
      </w:r>
      <w:r w:rsidRPr="00F742FD">
        <w:rPr>
          <w:rFonts w:cs="Arial"/>
          <w:noProof/>
          <w:szCs w:val="24"/>
          <w:lang w:val="en-GB"/>
        </w:rPr>
        <w:t xml:space="preserve">, </w:t>
      </w:r>
      <w:r w:rsidRPr="00F742FD">
        <w:rPr>
          <w:rFonts w:cs="Arial"/>
          <w:i/>
          <w:iCs/>
          <w:noProof/>
          <w:szCs w:val="24"/>
          <w:lang w:val="en-GB"/>
        </w:rPr>
        <w:t>46</w:t>
      </w:r>
      <w:r w:rsidRPr="00F742FD">
        <w:rPr>
          <w:rFonts w:cs="Arial"/>
          <w:noProof/>
          <w:szCs w:val="24"/>
          <w:lang w:val="en-GB"/>
        </w:rPr>
        <w:t>(5), 67–77. https://doi.org/10.1080/08874417.2006.11645925</w:t>
      </w:r>
    </w:p>
    <w:p w14:paraId="16D0702B"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Parr, A., &amp; Shanks, G. (2000). A model of ERP project implementation. </w:t>
      </w:r>
      <w:r w:rsidRPr="00F742FD">
        <w:rPr>
          <w:rFonts w:cs="Arial"/>
          <w:i/>
          <w:iCs/>
          <w:noProof/>
          <w:szCs w:val="24"/>
          <w:lang w:val="en-GB"/>
        </w:rPr>
        <w:t>Journal of Information Technology</w:t>
      </w:r>
      <w:r w:rsidRPr="00F742FD">
        <w:rPr>
          <w:rFonts w:cs="Arial"/>
          <w:noProof/>
          <w:szCs w:val="24"/>
          <w:lang w:val="en-GB"/>
        </w:rPr>
        <w:t xml:space="preserve">, </w:t>
      </w:r>
      <w:r w:rsidRPr="00F742FD">
        <w:rPr>
          <w:rFonts w:cs="Arial"/>
          <w:i/>
          <w:iCs/>
          <w:noProof/>
          <w:szCs w:val="24"/>
          <w:lang w:val="en-GB"/>
        </w:rPr>
        <w:t>15</w:t>
      </w:r>
      <w:r w:rsidRPr="00F742FD">
        <w:rPr>
          <w:rFonts w:cs="Arial"/>
          <w:noProof/>
          <w:szCs w:val="24"/>
          <w:lang w:val="en-GB"/>
        </w:rPr>
        <w:t>(4), 289–303. https://doi.org/10.1080/02683960010009051</w:t>
      </w:r>
    </w:p>
    <w:p w14:paraId="556BD53F"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Peslak, A., &amp; Subramanian, G. (2008). The phases of ERP software implementation and maintenance: A model for predicting preferred ERP use. </w:t>
      </w:r>
      <w:r w:rsidRPr="00F742FD">
        <w:rPr>
          <w:rFonts w:cs="Arial"/>
          <w:i/>
          <w:iCs/>
          <w:noProof/>
          <w:szCs w:val="24"/>
          <w:lang w:val="en-GB"/>
        </w:rPr>
        <w:t>Journal of Computer</w:t>
      </w:r>
      <w:r w:rsidRPr="00F742FD">
        <w:rPr>
          <w:rFonts w:cs="Arial"/>
          <w:noProof/>
          <w:szCs w:val="24"/>
          <w:lang w:val="en-GB"/>
        </w:rPr>
        <w:t xml:space="preserve">, </w:t>
      </w:r>
      <w:r w:rsidRPr="00F742FD">
        <w:rPr>
          <w:rFonts w:cs="Arial"/>
          <w:i/>
          <w:iCs/>
          <w:noProof/>
          <w:szCs w:val="24"/>
          <w:lang w:val="en-GB"/>
        </w:rPr>
        <w:t>48</w:t>
      </w:r>
      <w:r w:rsidRPr="00F742FD">
        <w:rPr>
          <w:rFonts w:cs="Arial"/>
          <w:noProof/>
          <w:szCs w:val="24"/>
          <w:lang w:val="en-GB"/>
        </w:rPr>
        <w:t>(2), 25–33. https://doi.org/10.1080/08874417.2008.11646006</w:t>
      </w:r>
    </w:p>
    <w:p w14:paraId="24E0B17F"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Rathi, D., &amp; Given, L. M. (2017). Non-profit organizations’ use of tools and technologies for knowledge management: a comparative study. </w:t>
      </w:r>
      <w:r w:rsidRPr="00F742FD">
        <w:rPr>
          <w:rFonts w:cs="Arial"/>
          <w:i/>
          <w:iCs/>
          <w:noProof/>
          <w:szCs w:val="24"/>
          <w:lang w:val="en-GB"/>
        </w:rPr>
        <w:t>Journal of Knowledge Management</w:t>
      </w:r>
      <w:r w:rsidRPr="00F742FD">
        <w:rPr>
          <w:rFonts w:cs="Arial"/>
          <w:noProof/>
          <w:szCs w:val="24"/>
          <w:lang w:val="en-GB"/>
        </w:rPr>
        <w:t xml:space="preserve">, </w:t>
      </w:r>
      <w:r w:rsidRPr="00F742FD">
        <w:rPr>
          <w:rFonts w:cs="Arial"/>
          <w:i/>
          <w:iCs/>
          <w:noProof/>
          <w:szCs w:val="24"/>
          <w:lang w:val="en-GB"/>
        </w:rPr>
        <w:t>21</w:t>
      </w:r>
      <w:r w:rsidRPr="00F742FD">
        <w:rPr>
          <w:rFonts w:cs="Arial"/>
          <w:noProof/>
          <w:szCs w:val="24"/>
          <w:lang w:val="en-GB"/>
        </w:rPr>
        <w:t>(4), 718–740. https://doi.org/10.1108/JKM-06-2016-0229</w:t>
      </w:r>
    </w:p>
    <w:p w14:paraId="5B062648"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F742FD">
        <w:rPr>
          <w:rFonts w:cs="Arial"/>
          <w:noProof/>
          <w:szCs w:val="24"/>
          <w:lang w:val="en-GB"/>
        </w:rPr>
        <w:t xml:space="preserve">Standard, I. (2010). Systems and software engineering — Vocabulary INTERNATIONAL STANDARD ISO / IEC / IEEE 24765:2010, </w:t>
      </w:r>
      <w:r w:rsidRPr="00F742FD">
        <w:rPr>
          <w:rFonts w:cs="Arial"/>
          <w:i/>
          <w:iCs/>
          <w:noProof/>
          <w:szCs w:val="24"/>
          <w:lang w:val="en-GB"/>
        </w:rPr>
        <w:t>2010</w:t>
      </w:r>
      <w:r w:rsidRPr="00F742FD">
        <w:rPr>
          <w:rFonts w:cs="Arial"/>
          <w:noProof/>
          <w:szCs w:val="24"/>
          <w:lang w:val="en-GB"/>
        </w:rPr>
        <w:t>.</w:t>
      </w:r>
    </w:p>
    <w:p w14:paraId="15F78D7F" w14:textId="77777777" w:rsidR="003E2CCC" w:rsidRPr="00F742FD" w:rsidRDefault="003E2CCC" w:rsidP="003E2CCC">
      <w:pPr>
        <w:widowControl w:val="0"/>
        <w:autoSpaceDE w:val="0"/>
        <w:autoSpaceDN w:val="0"/>
        <w:adjustRightInd w:val="0"/>
        <w:spacing w:after="120" w:line="240" w:lineRule="exact"/>
        <w:ind w:left="480" w:hanging="480"/>
        <w:rPr>
          <w:rFonts w:cs="Arial"/>
          <w:noProof/>
          <w:szCs w:val="24"/>
          <w:lang w:val="en-GB"/>
        </w:rPr>
      </w:pPr>
      <w:r w:rsidRPr="003E2CCC">
        <w:rPr>
          <w:rFonts w:cs="Arial"/>
          <w:noProof/>
          <w:szCs w:val="24"/>
        </w:rPr>
        <w:t xml:space="preserve">von Krogh, G., &amp; von Hippel, E. (2006). </w:t>
      </w:r>
      <w:r w:rsidRPr="00F742FD">
        <w:rPr>
          <w:rFonts w:cs="Arial"/>
          <w:noProof/>
          <w:szCs w:val="24"/>
          <w:lang w:val="en-GB"/>
        </w:rPr>
        <w:t xml:space="preserve">The Promise of Research on Open Source Software. </w:t>
      </w:r>
      <w:r w:rsidRPr="00F742FD">
        <w:rPr>
          <w:rFonts w:cs="Arial"/>
          <w:i/>
          <w:iCs/>
          <w:noProof/>
          <w:szCs w:val="24"/>
          <w:lang w:val="en-GB"/>
        </w:rPr>
        <w:t>Management Science</w:t>
      </w:r>
      <w:r w:rsidRPr="00F742FD">
        <w:rPr>
          <w:rFonts w:cs="Arial"/>
          <w:noProof/>
          <w:szCs w:val="24"/>
          <w:lang w:val="en-GB"/>
        </w:rPr>
        <w:t xml:space="preserve">, </w:t>
      </w:r>
      <w:r w:rsidRPr="00F742FD">
        <w:rPr>
          <w:rFonts w:cs="Arial"/>
          <w:i/>
          <w:iCs/>
          <w:noProof/>
          <w:szCs w:val="24"/>
          <w:lang w:val="en-GB"/>
        </w:rPr>
        <w:t>52</w:t>
      </w:r>
      <w:r w:rsidRPr="00F742FD">
        <w:rPr>
          <w:rFonts w:cs="Arial"/>
          <w:noProof/>
          <w:szCs w:val="24"/>
          <w:lang w:val="en-GB"/>
        </w:rPr>
        <w:t>(7), 975–983. https://doi.org/10.1287/mnsc.1060.0560</w:t>
      </w:r>
    </w:p>
    <w:p w14:paraId="54FC05D8" w14:textId="77777777" w:rsidR="003E2CCC" w:rsidRPr="003E2CCC" w:rsidRDefault="003E2CCC" w:rsidP="003E2CCC">
      <w:pPr>
        <w:widowControl w:val="0"/>
        <w:autoSpaceDE w:val="0"/>
        <w:autoSpaceDN w:val="0"/>
        <w:adjustRightInd w:val="0"/>
        <w:spacing w:after="120" w:line="240" w:lineRule="exact"/>
        <w:ind w:left="480" w:hanging="480"/>
        <w:rPr>
          <w:rFonts w:cs="Arial"/>
          <w:noProof/>
        </w:rPr>
      </w:pPr>
      <w:r w:rsidRPr="00F742FD">
        <w:rPr>
          <w:rFonts w:cs="Arial"/>
          <w:noProof/>
          <w:szCs w:val="24"/>
          <w:lang w:val="en-GB"/>
        </w:rPr>
        <w:t xml:space="preserve">Waring, T., &amp; Maddocks, P. (2005). Open Source Software implementation in the UK public sector: Evidence from the field and implications for the future. </w:t>
      </w:r>
      <w:r w:rsidRPr="003E2CCC">
        <w:rPr>
          <w:rFonts w:cs="Arial"/>
          <w:i/>
          <w:iCs/>
          <w:noProof/>
          <w:szCs w:val="24"/>
        </w:rPr>
        <w:t>International Journal of Information Management</w:t>
      </w:r>
      <w:r w:rsidRPr="003E2CCC">
        <w:rPr>
          <w:rFonts w:cs="Arial"/>
          <w:noProof/>
          <w:szCs w:val="24"/>
        </w:rPr>
        <w:t xml:space="preserve">, </w:t>
      </w:r>
      <w:r w:rsidRPr="003E2CCC">
        <w:rPr>
          <w:rFonts w:cs="Arial"/>
          <w:i/>
          <w:iCs/>
          <w:noProof/>
          <w:szCs w:val="24"/>
        </w:rPr>
        <w:t>25</w:t>
      </w:r>
      <w:r w:rsidRPr="003E2CCC">
        <w:rPr>
          <w:rFonts w:cs="Arial"/>
          <w:noProof/>
          <w:szCs w:val="24"/>
        </w:rPr>
        <w:t>(5), 411–428. https://doi.org/10.1016/j.ijinfomgt.2005.06.002</w:t>
      </w:r>
    </w:p>
    <w:p w14:paraId="63791EF6" w14:textId="77777777" w:rsidR="00496DF8" w:rsidRPr="00405915" w:rsidRDefault="003E2CCC" w:rsidP="00496DF8">
      <w:pPr>
        <w:pStyle w:val="StandardJKU"/>
        <w:rPr>
          <w:lang w:val="en-GB"/>
        </w:rPr>
      </w:pPr>
      <w:r>
        <w:rPr>
          <w:lang w:val="en-GB"/>
        </w:rPr>
        <w:fldChar w:fldCharType="end"/>
      </w:r>
    </w:p>
    <w:p w14:paraId="38A5A7FF" w14:textId="77777777" w:rsidR="00085260" w:rsidRPr="004A7A5F" w:rsidRDefault="006E7901" w:rsidP="004E26CA">
      <w:pPr>
        <w:pStyle w:val="berschrift1"/>
        <w:rPr>
          <w:lang w:val="en-US"/>
        </w:rPr>
      </w:pPr>
      <w:bookmarkStart w:id="38" w:name="_Toc11677827"/>
      <w:bookmarkStart w:id="39" w:name="_Toc509819603"/>
      <w:r w:rsidRPr="004A7A5F">
        <w:rPr>
          <w:lang w:val="en-US"/>
        </w:rPr>
        <w:t>Anhang</w:t>
      </w:r>
      <w:bookmarkEnd w:id="38"/>
      <w:r w:rsidR="00DE214A" w:rsidRPr="004A7A5F">
        <w:rPr>
          <w:lang w:val="en-US"/>
        </w:rPr>
        <w:t xml:space="preserve"> </w:t>
      </w:r>
      <w:bookmarkEnd w:id="39"/>
    </w:p>
    <w:sectPr w:rsidR="00085260" w:rsidRPr="004A7A5F" w:rsidSect="00A37968">
      <w:headerReference w:type="default" r:id="rId19"/>
      <w:footerReference w:type="default" r:id="rId2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85C50" w14:textId="77777777" w:rsidR="00647017" w:rsidRDefault="00647017" w:rsidP="000A78E0">
      <w:pPr>
        <w:spacing w:line="240" w:lineRule="auto"/>
      </w:pPr>
      <w:r>
        <w:separator/>
      </w:r>
    </w:p>
  </w:endnote>
  <w:endnote w:type="continuationSeparator" w:id="0">
    <w:p w14:paraId="3F0C9E8B" w14:textId="77777777" w:rsidR="00647017" w:rsidRDefault="00647017"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8AFA18" w14:textId="77777777" w:rsidR="00F742FD" w:rsidRDefault="00F742FD">
    <w:pPr>
      <w:pStyle w:val="Fuzeile"/>
    </w:pPr>
    <w:r>
      <w:rPr>
        <w:noProof/>
        <w:lang w:eastAsia="de-AT"/>
      </w:rPr>
      <mc:AlternateContent>
        <mc:Choice Requires="wps">
          <w:drawing>
            <wp:anchor distT="45720" distB="45720" distL="114300" distR="114300" simplePos="0" relativeHeight="251681792" behindDoc="0" locked="1" layoutInCell="1" allowOverlap="1" wp14:anchorId="58EB9813" wp14:editId="6135E618">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1BDB3854" w14:textId="77777777"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440CC07D" w14:textId="77777777"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8414A4F" w14:textId="77777777" w:rsidR="00F742FD" w:rsidRPr="00237B77" w:rsidRDefault="00F742FD" w:rsidP="00237B77">
                          <w:pPr>
                            <w:spacing w:line="220" w:lineRule="exact"/>
                            <w:rPr>
                              <w:rFonts w:cs="Arial"/>
                              <w:sz w:val="16"/>
                              <w:szCs w:val="16"/>
                            </w:rPr>
                          </w:pPr>
                          <w:r w:rsidRPr="00237B77">
                            <w:rPr>
                              <w:rFonts w:cs="Arial"/>
                              <w:sz w:val="16"/>
                              <w:szCs w:val="16"/>
                            </w:rPr>
                            <w:t>Altenberger Straße 69</w:t>
                          </w:r>
                        </w:p>
                        <w:p w14:paraId="3BCC9CCE" w14:textId="77777777" w:rsidR="00F742FD" w:rsidRPr="00237B77" w:rsidRDefault="00F742FD" w:rsidP="00237B77">
                          <w:pPr>
                            <w:spacing w:line="220" w:lineRule="exact"/>
                            <w:rPr>
                              <w:rFonts w:cs="Arial"/>
                              <w:sz w:val="16"/>
                              <w:szCs w:val="16"/>
                            </w:rPr>
                          </w:pPr>
                          <w:r w:rsidRPr="00237B77">
                            <w:rPr>
                              <w:rFonts w:cs="Arial"/>
                              <w:sz w:val="16"/>
                              <w:szCs w:val="16"/>
                            </w:rPr>
                            <w:t>4040 Linz, Österreich</w:t>
                          </w:r>
                        </w:p>
                        <w:p w14:paraId="33A85817" w14:textId="77777777" w:rsidR="00F742FD" w:rsidRPr="00237B77" w:rsidRDefault="00F742FD" w:rsidP="00237B77">
                          <w:pPr>
                            <w:spacing w:line="220" w:lineRule="exact"/>
                            <w:rPr>
                              <w:rFonts w:cs="Arial"/>
                              <w:sz w:val="16"/>
                              <w:szCs w:val="16"/>
                            </w:rPr>
                          </w:pPr>
                          <w:r w:rsidRPr="00237B77">
                            <w:rPr>
                              <w:rFonts w:cs="Arial"/>
                              <w:sz w:val="16"/>
                              <w:szCs w:val="16"/>
                            </w:rPr>
                            <w:t>www.jku.at</w:t>
                          </w:r>
                        </w:p>
                        <w:p w14:paraId="5C48283F" w14:textId="77777777" w:rsidR="00F742FD" w:rsidRPr="00237B77" w:rsidRDefault="00F742FD"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F742FD" w:rsidRPr="00237B77" w:rsidRDefault="00F742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F742FD" w:rsidRPr="00237B77" w:rsidRDefault="00F742FD" w:rsidP="00237B77">
                    <w:pPr>
                      <w:spacing w:line="220" w:lineRule="exact"/>
                      <w:rPr>
                        <w:rFonts w:cs="Arial"/>
                        <w:sz w:val="16"/>
                        <w:szCs w:val="16"/>
                      </w:rPr>
                    </w:pPr>
                    <w:r w:rsidRPr="00237B77">
                      <w:rPr>
                        <w:rFonts w:cs="Arial"/>
                        <w:sz w:val="16"/>
                        <w:szCs w:val="16"/>
                      </w:rPr>
                      <w:t>Altenberger Straße 69</w:t>
                    </w:r>
                  </w:p>
                  <w:p w:rsidR="00F742FD" w:rsidRPr="00237B77" w:rsidRDefault="00F742FD" w:rsidP="00237B77">
                    <w:pPr>
                      <w:spacing w:line="220" w:lineRule="exact"/>
                      <w:rPr>
                        <w:rFonts w:cs="Arial"/>
                        <w:sz w:val="16"/>
                        <w:szCs w:val="16"/>
                      </w:rPr>
                    </w:pPr>
                    <w:r w:rsidRPr="00237B77">
                      <w:rPr>
                        <w:rFonts w:cs="Arial"/>
                        <w:sz w:val="16"/>
                        <w:szCs w:val="16"/>
                      </w:rPr>
                      <w:t>4040 Linz, Österreich</w:t>
                    </w:r>
                  </w:p>
                  <w:p w:rsidR="00F742FD" w:rsidRPr="00237B77" w:rsidRDefault="00F742FD" w:rsidP="00237B77">
                    <w:pPr>
                      <w:spacing w:line="220" w:lineRule="exact"/>
                      <w:rPr>
                        <w:rFonts w:cs="Arial"/>
                        <w:sz w:val="16"/>
                        <w:szCs w:val="16"/>
                      </w:rPr>
                    </w:pPr>
                    <w:r w:rsidRPr="00237B77">
                      <w:rPr>
                        <w:rFonts w:cs="Arial"/>
                        <w:sz w:val="16"/>
                        <w:szCs w:val="16"/>
                      </w:rPr>
                      <w:t>www.jku.at</w:t>
                    </w:r>
                  </w:p>
                  <w:p w:rsidR="00F742FD" w:rsidRPr="00237B77" w:rsidRDefault="00F742FD"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43D6B" w14:textId="77777777" w:rsidR="00F742FD" w:rsidRDefault="00F742FD" w:rsidP="00B97921">
    <w:pPr>
      <w:pStyle w:val="Fuzeile"/>
      <w:tabs>
        <w:tab w:val="clear" w:pos="4536"/>
        <w:tab w:val="clear" w:pos="9072"/>
        <w:tab w:val="right" w:pos="9921"/>
      </w:tabs>
      <w:jc w:val="both"/>
    </w:pPr>
  </w:p>
  <w:p w14:paraId="2044F8D5" w14:textId="013E4E6E" w:rsidR="00F742FD" w:rsidRPr="00405915" w:rsidRDefault="00F742FD"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B13C27">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rPr>
          <w:rStyle w:val="Fett"/>
        </w:rPr>
      </w:sdtEndPr>
      <w:sdtContent>
        <w:r w:rsidRPr="00405915">
          <w:rPr>
            <w:rStyle w:val="Fett"/>
            <w:rFonts w:cs="Arial"/>
            <w:position w:val="0"/>
            <w:sz w:val="16"/>
            <w:lang w:val="en-GB"/>
          </w:rPr>
          <w:t>Maja Dusanic</w:t>
        </w:r>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4</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2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58986" w14:textId="77777777" w:rsidR="00647017" w:rsidRDefault="00647017" w:rsidP="000A78E0">
      <w:pPr>
        <w:spacing w:line="240" w:lineRule="auto"/>
      </w:pPr>
      <w:r>
        <w:separator/>
      </w:r>
    </w:p>
  </w:footnote>
  <w:footnote w:type="continuationSeparator" w:id="0">
    <w:p w14:paraId="0F707840" w14:textId="77777777" w:rsidR="00647017" w:rsidRDefault="00647017"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C887F" w14:textId="77777777" w:rsidR="00F742FD" w:rsidRDefault="00F742FD" w:rsidP="00F04562">
    <w:r>
      <w:rPr>
        <w:noProof/>
        <w:lang w:eastAsia="de-AT"/>
      </w:rPr>
      <w:drawing>
        <wp:anchor distT="0" distB="0" distL="114300" distR="114300" simplePos="0" relativeHeight="251726848" behindDoc="0" locked="1" layoutInCell="1" allowOverlap="1" wp14:anchorId="588FB30E" wp14:editId="1BD5174D">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FFBE6" w14:textId="77777777" w:rsidR="00F742FD" w:rsidRDefault="00F742FD" w:rsidP="00BD398D">
    <w:pPr>
      <w:pStyle w:val="Kopfzeile"/>
      <w:tabs>
        <w:tab w:val="clear" w:pos="9072"/>
      </w:tabs>
    </w:pPr>
    <w:r>
      <w:rPr>
        <w:noProof/>
        <w:lang w:eastAsia="de-AT"/>
      </w:rPr>
      <w:drawing>
        <wp:anchor distT="0" distB="0" distL="114300" distR="114300" simplePos="0" relativeHeight="251728896" behindDoc="0" locked="1" layoutInCell="1" allowOverlap="1" wp14:anchorId="6BC914B6" wp14:editId="1C2C7CD6">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4"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7"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D6C1106"/>
    <w:multiLevelType w:val="multilevel"/>
    <w:tmpl w:val="AD40E188"/>
    <w:numStyleLink w:val="berschriftenJKU"/>
  </w:abstractNum>
  <w:abstractNum w:abstractNumId="15"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1"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26"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3"/>
  </w:num>
  <w:num w:numId="2">
    <w:abstractNumId w:val="17"/>
  </w:num>
  <w:num w:numId="3">
    <w:abstractNumId w:val="4"/>
  </w:num>
  <w:num w:numId="4">
    <w:abstractNumId w:val="10"/>
  </w:num>
  <w:num w:numId="5">
    <w:abstractNumId w:val="14"/>
    <w:lvlOverride w:ilvl="3">
      <w:lvl w:ilvl="3">
        <w:start w:val="1"/>
        <w:numFmt w:val="decimal"/>
        <w:lvlText w:val="%1.%2.%3.%4. "/>
        <w:lvlJc w:val="left"/>
        <w:pPr>
          <w:tabs>
            <w:tab w:val="num" w:pos="2325"/>
          </w:tabs>
          <w:ind w:left="1021" w:hanging="1021"/>
        </w:pPr>
        <w:rPr>
          <w:rFonts w:hint="default"/>
          <w:sz w:val="22"/>
        </w:rPr>
      </w:lvl>
    </w:lvlOverride>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5"/>
  </w:num>
  <w:num w:numId="9">
    <w:abstractNumId w:val="24"/>
  </w:num>
  <w:num w:numId="10">
    <w:abstractNumId w:val="21"/>
  </w:num>
  <w:num w:numId="11">
    <w:abstractNumId w:val="7"/>
  </w:num>
  <w:num w:numId="12">
    <w:abstractNumId w:val="12"/>
  </w:num>
  <w:num w:numId="13">
    <w:abstractNumId w:val="19"/>
  </w:num>
  <w:num w:numId="14">
    <w:abstractNumId w:val="26"/>
  </w:num>
  <w:num w:numId="15">
    <w:abstractNumId w:val="25"/>
  </w:num>
  <w:num w:numId="16">
    <w:abstractNumId w:val="28"/>
  </w:num>
  <w:num w:numId="17">
    <w:abstractNumId w:val="15"/>
  </w:num>
  <w:num w:numId="18">
    <w:abstractNumId w:val="0"/>
  </w:num>
  <w:num w:numId="19">
    <w:abstractNumId w:val="18"/>
  </w:num>
  <w:num w:numId="20">
    <w:abstractNumId w:val="22"/>
  </w:num>
  <w:num w:numId="21">
    <w:abstractNumId w:val="9"/>
  </w:num>
  <w:num w:numId="22">
    <w:abstractNumId w:val="1"/>
  </w:num>
  <w:num w:numId="23">
    <w:abstractNumId w:val="2"/>
  </w:num>
  <w:num w:numId="24">
    <w:abstractNumId w:val="11"/>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8"/>
  </w:num>
  <w:num w:numId="28">
    <w:abstractNumId w:val="23"/>
  </w:num>
  <w:num w:numId="29">
    <w:abstractNumId w:val="27"/>
  </w:num>
  <w:num w:numId="30">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15BD2"/>
    <w:rsid w:val="00125E14"/>
    <w:rsid w:val="001322F8"/>
    <w:rsid w:val="00134AF8"/>
    <w:rsid w:val="001368DB"/>
    <w:rsid w:val="00137F89"/>
    <w:rsid w:val="0014119C"/>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0B7"/>
    <w:rsid w:val="002C28AE"/>
    <w:rsid w:val="002C4CA0"/>
    <w:rsid w:val="002C5FD3"/>
    <w:rsid w:val="002D02EC"/>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2CCC"/>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12"/>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47017"/>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7DAD"/>
    <w:rsid w:val="009A24BF"/>
    <w:rsid w:val="009A2E2D"/>
    <w:rsid w:val="009A554B"/>
    <w:rsid w:val="009A5A87"/>
    <w:rsid w:val="009A7FC9"/>
    <w:rsid w:val="009B07E4"/>
    <w:rsid w:val="009B0E9F"/>
    <w:rsid w:val="009B59CE"/>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13C27"/>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04FE7"/>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2FD"/>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A4CE2"/>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customStyle="1" w:styleId="NichtaufgelsteErwhnung1">
    <w:name w:val="Nicht aufgelöste Erwähnung1"/>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C1C6F"/>
    <w:rsid w:val="001210B8"/>
    <w:rsid w:val="001C3094"/>
    <w:rsid w:val="0033405A"/>
    <w:rsid w:val="0050514E"/>
    <w:rsid w:val="00644CFE"/>
    <w:rsid w:val="0067646E"/>
    <w:rsid w:val="006D5EDA"/>
    <w:rsid w:val="00757D87"/>
    <w:rsid w:val="008743C4"/>
    <w:rsid w:val="008962B8"/>
    <w:rsid w:val="00903F6B"/>
    <w:rsid w:val="00946890"/>
    <w:rsid w:val="009560FA"/>
    <w:rsid w:val="00993E59"/>
    <w:rsid w:val="009A4E17"/>
    <w:rsid w:val="00A37E05"/>
    <w:rsid w:val="00AB6AED"/>
    <w:rsid w:val="00B16A6F"/>
    <w:rsid w:val="00EA1E1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39DCD613-6AC5-45B2-8A36-897AA18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082</Words>
  <Characters>82417</Characters>
  <Application>Microsoft Office Word</Application>
  <DocSecurity>0</DocSecurity>
  <Lines>686</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Ivan Samardzic</cp:lastModifiedBy>
  <cp:revision>575</cp:revision>
  <cp:lastPrinted>2015-11-11T12:56:00Z</cp:lastPrinted>
  <dcterms:created xsi:type="dcterms:W3CDTF">2019-04-02T16:27:00Z</dcterms:created>
  <dcterms:modified xsi:type="dcterms:W3CDTF">2019-07-02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